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3BA5F" w14:textId="3026EFC4" w:rsidR="00364BF9" w:rsidRDefault="005825B0" w:rsidP="00364BF9">
      <w:pPr>
        <w:pStyle w:val="NormalWeb"/>
        <w:spacing w:before="0" w:beforeAutospacing="0" w:after="0" w:afterAutospacing="0"/>
        <w:jc w:val="center"/>
        <w:rPr>
          <w:rStyle w:val="Strong"/>
          <w:color w:val="0E101A"/>
        </w:rPr>
      </w:pPr>
      <w:r>
        <w:rPr>
          <w:rStyle w:val="Strong"/>
          <w:color w:val="0E101A"/>
        </w:rPr>
        <w:t>Applying</w:t>
      </w:r>
      <w:r w:rsidR="00301F45">
        <w:rPr>
          <w:rStyle w:val="Strong"/>
          <w:color w:val="0E101A"/>
        </w:rPr>
        <w:t xml:space="preserve"> </w:t>
      </w:r>
      <w:r w:rsidR="00364BF9">
        <w:rPr>
          <w:rStyle w:val="Strong"/>
          <w:color w:val="0E101A"/>
        </w:rPr>
        <w:t xml:space="preserve">Community Detection Algorithms </w:t>
      </w:r>
    </w:p>
    <w:p w14:paraId="134490D3" w14:textId="3D72DE21" w:rsidR="00475219" w:rsidRDefault="00364BF9" w:rsidP="00111914">
      <w:pPr>
        <w:pStyle w:val="NormalWeb"/>
        <w:spacing w:before="0" w:beforeAutospacing="0" w:after="0" w:afterAutospacing="0"/>
        <w:jc w:val="center"/>
        <w:rPr>
          <w:rStyle w:val="Strong"/>
          <w:color w:val="0E101A"/>
        </w:rPr>
      </w:pPr>
      <w:r>
        <w:rPr>
          <w:rStyle w:val="Strong"/>
          <w:color w:val="0E101A"/>
        </w:rPr>
        <w:t>To Examine Group Formation in Online Discussions</w:t>
      </w:r>
    </w:p>
    <w:p w14:paraId="016343E0" w14:textId="77777777" w:rsidR="00364BF9" w:rsidRDefault="00364BF9" w:rsidP="00111914">
      <w:pPr>
        <w:pStyle w:val="NormalWeb"/>
        <w:spacing w:before="0" w:beforeAutospacing="0" w:after="0" w:afterAutospacing="0"/>
        <w:rPr>
          <w:rStyle w:val="Strong"/>
          <w:bCs/>
          <w:color w:val="0E101A"/>
        </w:rPr>
      </w:pPr>
    </w:p>
    <w:p w14:paraId="33A36114" w14:textId="77777777" w:rsidR="00364BF9" w:rsidRDefault="00364BF9" w:rsidP="00364BF9">
      <w:pPr>
        <w:pStyle w:val="NormalWeb"/>
        <w:spacing w:before="0" w:beforeAutospacing="0" w:after="0" w:afterAutospacing="0"/>
        <w:jc w:val="center"/>
        <w:rPr>
          <w:rStyle w:val="Strong"/>
          <w:color w:val="0E101A"/>
        </w:rPr>
      </w:pPr>
    </w:p>
    <w:p w14:paraId="3AE9AB69" w14:textId="582F8F90" w:rsidR="00CA3DBA" w:rsidRDefault="00CA3DBA" w:rsidP="00111914">
      <w:pPr>
        <w:pStyle w:val="NormalWeb"/>
        <w:spacing w:before="0" w:beforeAutospacing="0" w:after="0" w:afterAutospacing="0"/>
        <w:jc w:val="center"/>
        <w:rPr>
          <w:rStyle w:val="Strong"/>
          <w:color w:val="0E101A"/>
        </w:rPr>
      </w:pPr>
      <w:r>
        <w:rPr>
          <w:rStyle w:val="Strong"/>
          <w:color w:val="0E101A"/>
        </w:rPr>
        <w:t>Abstract</w:t>
      </w:r>
    </w:p>
    <w:p w14:paraId="0DA582BD" w14:textId="77777777" w:rsidR="00364BF9" w:rsidRDefault="00364BF9" w:rsidP="0010688D">
      <w:pPr>
        <w:pStyle w:val="ListParagraph"/>
        <w:ind w:left="0"/>
      </w:pPr>
    </w:p>
    <w:p w14:paraId="67287A17" w14:textId="000652DC" w:rsidR="0010688D" w:rsidRDefault="00D22917" w:rsidP="0010688D">
      <w:pPr>
        <w:pStyle w:val="ListParagraph"/>
        <w:ind w:left="0"/>
      </w:pPr>
      <w:r>
        <w:t>M</w:t>
      </w:r>
      <w:r w:rsidR="00547703">
        <w:t>any</w:t>
      </w:r>
      <w:r>
        <w:t xml:space="preserve"> </w:t>
      </w:r>
      <w:r w:rsidR="00737F78">
        <w:t xml:space="preserve">group formation </w:t>
      </w:r>
      <w:r>
        <w:t>strategie</w:t>
      </w:r>
      <w:r w:rsidR="00547703">
        <w:t xml:space="preserve">s </w:t>
      </w:r>
      <w:r>
        <w:t xml:space="preserve">have </w:t>
      </w:r>
      <w:r w:rsidR="001E3BB3">
        <w:t xml:space="preserve">been used within the design of </w:t>
      </w:r>
      <w:r w:rsidR="001473BE">
        <w:t xml:space="preserve">asynchronous </w:t>
      </w:r>
      <w:r w:rsidR="000917C8">
        <w:t xml:space="preserve">online </w:t>
      </w:r>
      <w:r w:rsidR="001473BE">
        <w:t>discussion</w:t>
      </w:r>
      <w:r w:rsidR="001E3BB3">
        <w:t>s</w:t>
      </w:r>
      <w:r w:rsidR="00164DF8" w:rsidRPr="00164DF8">
        <w:t xml:space="preserve"> </w:t>
      </w:r>
      <w:r w:rsidR="00164DF8">
        <w:t>to increase the</w:t>
      </w:r>
      <w:r w:rsidR="001E3BB3">
        <w:t>ir</w:t>
      </w:r>
      <w:r w:rsidR="00164DF8">
        <w:t xml:space="preserve"> effectiveness</w:t>
      </w:r>
      <w:r w:rsidR="000E71D8">
        <w:t>.  In this research, we used</w:t>
      </w:r>
      <w:r w:rsidR="00B26B97">
        <w:t xml:space="preserve"> </w:t>
      </w:r>
      <w:r w:rsidR="00D74729">
        <w:t xml:space="preserve">a modularity optimization method </w:t>
      </w:r>
      <w:r w:rsidR="00B26B97">
        <w:t xml:space="preserve">(Blondel 2008) </w:t>
      </w:r>
      <w:r w:rsidR="00D74729">
        <w:t xml:space="preserve">for </w:t>
      </w:r>
      <w:r w:rsidR="00B26B97">
        <w:t xml:space="preserve">community detection </w:t>
      </w:r>
      <w:r w:rsidR="00E83A26">
        <w:t xml:space="preserve">to </w:t>
      </w:r>
      <w:r w:rsidR="00D766FF">
        <w:t>explore group eff</w:t>
      </w:r>
      <w:r w:rsidR="00FD40CF">
        <w:t>ectiveness</w:t>
      </w:r>
      <w:r w:rsidR="00C53855">
        <w:t xml:space="preserve"> by examining the network </w:t>
      </w:r>
      <w:r w:rsidR="00D86A13">
        <w:t>measures in global and local level</w:t>
      </w:r>
      <w:r w:rsidR="003C5DCA">
        <w:t>s</w:t>
      </w:r>
      <w:r w:rsidR="00D766FF">
        <w:t xml:space="preserve"> using asynchronous </w:t>
      </w:r>
      <w:r w:rsidR="009E4A3C">
        <w:t xml:space="preserve">online </w:t>
      </w:r>
      <w:r w:rsidR="00D766FF">
        <w:t>discussion data</w:t>
      </w:r>
      <w:r w:rsidR="00DE147F">
        <w:t xml:space="preserve">. </w:t>
      </w:r>
      <w:r w:rsidR="0010688D" w:rsidRPr="000164BD">
        <w:t xml:space="preserve">Our analysis showed some variations of network measures in groups that clearly underscore group effectiveness. Therefore, we believe this method is promising for analyzing the relations in groups to anticipate the group effectiveness and identify the implications of using this algorithm for designing and analyzing effective groups in online discussions.     </w:t>
      </w:r>
    </w:p>
    <w:p w14:paraId="07D389DF" w14:textId="77777777" w:rsidR="00792318" w:rsidRDefault="00792318" w:rsidP="00DE147F">
      <w:pPr>
        <w:rPr>
          <w:rStyle w:val="Strong"/>
          <w:color w:val="0E101A"/>
        </w:rPr>
      </w:pPr>
    </w:p>
    <w:p w14:paraId="7D488CE1" w14:textId="7744F3D7" w:rsidR="00FD32FC" w:rsidRDefault="00FD32FC" w:rsidP="00364BF9">
      <w:pPr>
        <w:pStyle w:val="NormalWeb"/>
        <w:spacing w:before="0" w:beforeAutospacing="0" w:after="0" w:afterAutospacing="0"/>
        <w:jc w:val="center"/>
        <w:rPr>
          <w:rStyle w:val="Strong"/>
          <w:color w:val="0E101A"/>
        </w:rPr>
      </w:pPr>
      <w:r>
        <w:rPr>
          <w:rStyle w:val="Strong"/>
          <w:color w:val="0E101A"/>
        </w:rPr>
        <w:t>Introduction</w:t>
      </w:r>
    </w:p>
    <w:p w14:paraId="18C27883" w14:textId="77777777" w:rsidR="00364BF9" w:rsidRPr="007E6BED" w:rsidRDefault="00364BF9" w:rsidP="00111914">
      <w:pPr>
        <w:pStyle w:val="NormalWeb"/>
        <w:spacing w:before="0" w:beforeAutospacing="0" w:after="0" w:afterAutospacing="0"/>
        <w:jc w:val="center"/>
        <w:rPr>
          <w:b/>
          <w:bCs w:val="0"/>
          <w:color w:val="0E101A"/>
        </w:rPr>
      </w:pPr>
    </w:p>
    <w:p w14:paraId="19DD52A3" w14:textId="7AC0714D" w:rsidR="00940057" w:rsidRPr="00690C5D" w:rsidRDefault="00E01253" w:rsidP="00940057">
      <w:pPr>
        <w:rPr>
          <w:spacing w:val="8"/>
        </w:rPr>
      </w:pPr>
      <w:r w:rsidRPr="00FD40CF">
        <w:rPr>
          <w:spacing w:val="8"/>
        </w:rPr>
        <w:t>Group</w:t>
      </w:r>
      <w:r w:rsidR="003B2815" w:rsidRPr="00FD40CF">
        <w:rPr>
          <w:spacing w:val="8"/>
        </w:rPr>
        <w:t xml:space="preserve"> formation is</w:t>
      </w:r>
      <w:r w:rsidR="001D0FAA" w:rsidRPr="00FD40CF">
        <w:rPr>
          <w:spacing w:val="8"/>
        </w:rPr>
        <w:t xml:space="preserve"> </w:t>
      </w:r>
      <w:r w:rsidR="00052C08">
        <w:rPr>
          <w:spacing w:val="8"/>
        </w:rPr>
        <w:t>key</w:t>
      </w:r>
      <w:r w:rsidR="001335E7">
        <w:rPr>
          <w:spacing w:val="8"/>
        </w:rPr>
        <w:t xml:space="preserve"> to</w:t>
      </w:r>
      <w:r w:rsidR="003B2815" w:rsidRPr="00FD40CF">
        <w:rPr>
          <w:spacing w:val="8"/>
        </w:rPr>
        <w:t xml:space="preserve"> group processes and outcomes (</w:t>
      </w:r>
      <w:r w:rsidR="009069CC" w:rsidRPr="004E76DC">
        <w:t>Kozlowski</w:t>
      </w:r>
      <w:r w:rsidR="009069CC" w:rsidRPr="00FD40CF">
        <w:t xml:space="preserve"> &amp; Bell, 2003)</w:t>
      </w:r>
      <w:r w:rsidR="00C617EB" w:rsidRPr="00FD40CF">
        <w:t xml:space="preserve"> and </w:t>
      </w:r>
      <w:r w:rsidR="0023317F" w:rsidRPr="00FD40CF">
        <w:rPr>
          <w:spacing w:val="8"/>
        </w:rPr>
        <w:t xml:space="preserve">has been a central </w:t>
      </w:r>
      <w:r w:rsidR="00C268E0">
        <w:rPr>
          <w:spacing w:val="8"/>
        </w:rPr>
        <w:t>research agenda</w:t>
      </w:r>
      <w:r w:rsidR="00C268E0" w:rsidRPr="00FD40CF">
        <w:rPr>
          <w:spacing w:val="8"/>
        </w:rPr>
        <w:t xml:space="preserve"> </w:t>
      </w:r>
      <w:r w:rsidR="009B497A" w:rsidRPr="00FD40CF">
        <w:rPr>
          <w:spacing w:val="8"/>
        </w:rPr>
        <w:t>in</w:t>
      </w:r>
      <w:r w:rsidR="0023317F" w:rsidRPr="00FD40CF">
        <w:rPr>
          <w:spacing w:val="8"/>
        </w:rPr>
        <w:t xml:space="preserve"> C</w:t>
      </w:r>
      <w:r w:rsidR="00C617EB" w:rsidRPr="00FD40CF">
        <w:rPr>
          <w:spacing w:val="8"/>
        </w:rPr>
        <w:t xml:space="preserve">omputer </w:t>
      </w:r>
      <w:r w:rsidR="0023317F" w:rsidRPr="00FD40CF">
        <w:rPr>
          <w:spacing w:val="8"/>
        </w:rPr>
        <w:t>S</w:t>
      </w:r>
      <w:r w:rsidR="00C617EB" w:rsidRPr="00FD40CF">
        <w:rPr>
          <w:spacing w:val="8"/>
        </w:rPr>
        <w:t xml:space="preserve">upported </w:t>
      </w:r>
      <w:r w:rsidR="0023317F" w:rsidRPr="00FD40CF">
        <w:rPr>
          <w:spacing w:val="8"/>
        </w:rPr>
        <w:t>C</w:t>
      </w:r>
      <w:r w:rsidR="009B497A" w:rsidRPr="00FD40CF">
        <w:rPr>
          <w:spacing w:val="8"/>
        </w:rPr>
        <w:t xml:space="preserve">ollaborative </w:t>
      </w:r>
      <w:r w:rsidR="0023317F" w:rsidRPr="00FD40CF">
        <w:rPr>
          <w:spacing w:val="8"/>
        </w:rPr>
        <w:t>L</w:t>
      </w:r>
      <w:r w:rsidR="009B497A" w:rsidRPr="00FD40CF">
        <w:rPr>
          <w:spacing w:val="8"/>
        </w:rPr>
        <w:t xml:space="preserve">earning(CSCL) </w:t>
      </w:r>
      <w:r w:rsidR="0023317F" w:rsidRPr="00FD40CF">
        <w:rPr>
          <w:spacing w:val="8"/>
        </w:rPr>
        <w:fldChar w:fldCharType="begin"/>
      </w:r>
      <w:r w:rsidR="0023317F" w:rsidRPr="00FD40CF">
        <w:rPr>
          <w:spacing w:val="8"/>
        </w:rPr>
        <w:instrText xml:space="preserve"> ADDIN ZOTERO_ITEM CSL_CITATION {"citationID":"GXxmVVRR","properties":{"formattedCitation":"(Ouyang &amp; Scharber, 2017; Zhang et al., 2009)","plainCitation":"(Ouyang &amp; Scharber, 2017; Zhang et al., 2009)","noteIndex":0},"citationItems":[{"id":28,"uris":["http://zotero.org/users/7415973/items/XSSMB7C6"],"uri":["http://zotero.org/users/7415973/items/XSSMB7C6"],"itemData":{"id":28,"type":"article-journal","abstract":"Instructors' discussion design and facilitation have critical inﬂuences on online learning community development. Emerging network analysis methods were used to examine the development of an online learning community within a graduate-level course, the variations of an experienced instructor's discussion design, and the dynamics of her discussion facilitation. Results indicated that students gradually formed an interactive online learning community. The instructor, overall, played a facilitator role in this community; yet her participatory roles varied within diﬀerent discussions during diﬀerent time frames. Her participatory role evolved from a guide in the ﬁrst class discussion, to varying roles, i.e., a facilitator, an observer, and a collaborator within diﬀerent group discussions at the middle stages of the course, and to an observer in the course's later stages. Methodological implications for using social network analysis in online learning community research, and practical implications for designing and facilitating discussions that foster online learning communities were proposed.","container-title":"The Internet and Higher Education","DOI":"10.1016/j.iheduc.2017.07.002","ISSN":"10967516","journalAbbreviation":"The Internet and Higher Education","language":"en","page":"34-47","source":"DOI.org (Crossref)","title":"The influences of an experienced instructor's discussion design and facilitation on an online learning community development: A social network analysis study","title-short":"The influences of an experienced instructor's discussion design and facilitation on an online learning community development","volume":"35","author":[{"family":"Ouyang","given":"Fan"},{"family":"Scharber","given":"Cassandra"}],"issued":{"date-parts":[["2017",10]]}}},{"id":82,"uris":["http://zotero.org/users/7415973/items/8JHB9AQ7"],"uri":["http://zotero.org/users/7415973/items/8JHB9AQ7"],"itemData":{"id":82,"type":"article-journal","container-title":"Journal of the Learning Sciences","DOI":"10.1080/10508400802581676","ISSN":"1050-8406, 1532-7809","issue":"1","journalAbbreviation":"Journal of the Learning Sciences","language":"en","page":"7-44","source":"DOI.org (Crossref)","title":"Designs for Collective Cognitive Responsibility in Knowledge-Building Communities","volume":"18","author":[{"family":"Zhang","given":"Jianwei"},{"family":"Scardamalia","given":"Marlene"},{"family":"Reeve","given":"Richard"},{"family":"Messina","given":"Richard"}],"issued":{"date-parts":[["2009",1,28]]}}}],"schema":"https://github.com/citation-style-language/schema/raw/master/csl-citation.json"} </w:instrText>
      </w:r>
      <w:r w:rsidR="0023317F" w:rsidRPr="00FD40CF">
        <w:rPr>
          <w:spacing w:val="8"/>
        </w:rPr>
        <w:fldChar w:fldCharType="separate"/>
      </w:r>
      <w:r w:rsidR="0023317F" w:rsidRPr="00FD40CF">
        <w:rPr>
          <w:spacing w:val="8"/>
        </w:rPr>
        <w:t>(Ouyang &amp; Scharber, 2017; Rodríguez et al., 2011; Weinberger et al.,200</w:t>
      </w:r>
      <w:r w:rsidR="004376E3">
        <w:rPr>
          <w:spacing w:val="8"/>
        </w:rPr>
        <w:t>5</w:t>
      </w:r>
      <w:r w:rsidR="0023317F" w:rsidRPr="00FD40CF">
        <w:rPr>
          <w:spacing w:val="8"/>
        </w:rPr>
        <w:t>)</w:t>
      </w:r>
      <w:r w:rsidR="0023317F" w:rsidRPr="00FD40CF">
        <w:rPr>
          <w:spacing w:val="8"/>
        </w:rPr>
        <w:fldChar w:fldCharType="end"/>
      </w:r>
      <w:r w:rsidR="0023317F" w:rsidRPr="00FD40CF">
        <w:rPr>
          <w:spacing w:val="8"/>
        </w:rPr>
        <w:t xml:space="preserve">. </w:t>
      </w:r>
      <w:r w:rsidR="0091419A">
        <w:rPr>
          <w:spacing w:val="8"/>
        </w:rPr>
        <w:t xml:space="preserve">Learner grouping </w:t>
      </w:r>
      <w:r w:rsidR="0023317F" w:rsidRPr="00FD40CF">
        <w:rPr>
          <w:spacing w:val="8"/>
        </w:rPr>
        <w:t>influence</w:t>
      </w:r>
      <w:r w:rsidR="0091419A">
        <w:rPr>
          <w:spacing w:val="8"/>
        </w:rPr>
        <w:t>s</w:t>
      </w:r>
      <w:r w:rsidR="0023317F" w:rsidRPr="00FD40CF">
        <w:rPr>
          <w:spacing w:val="8"/>
        </w:rPr>
        <w:t xml:space="preserve"> collaborative learning, and the outcomes often support heterogeneous groups</w:t>
      </w:r>
      <w:r w:rsidR="00630275">
        <w:rPr>
          <w:spacing w:val="8"/>
        </w:rPr>
        <w:t xml:space="preserve">, in contrast to </w:t>
      </w:r>
      <w:r w:rsidR="0023317F" w:rsidRPr="00FD40CF">
        <w:rPr>
          <w:spacing w:val="8"/>
        </w:rPr>
        <w:t>learners</w:t>
      </w:r>
      <w:r w:rsidR="001A4D66">
        <w:rPr>
          <w:spacing w:val="8"/>
        </w:rPr>
        <w:t>’</w:t>
      </w:r>
      <w:r w:rsidR="0023317F" w:rsidRPr="00FD40CF">
        <w:rPr>
          <w:spacing w:val="8"/>
        </w:rPr>
        <w:t xml:space="preserve"> prefer</w:t>
      </w:r>
      <w:r w:rsidR="001A4D66">
        <w:rPr>
          <w:spacing w:val="8"/>
        </w:rPr>
        <w:t>ence for</w:t>
      </w:r>
      <w:r w:rsidR="0023317F" w:rsidRPr="00FD40CF">
        <w:rPr>
          <w:spacing w:val="8"/>
        </w:rPr>
        <w:t xml:space="preserve"> homogeneous groups which </w:t>
      </w:r>
      <w:r w:rsidR="001A4D66">
        <w:rPr>
          <w:spacing w:val="8"/>
        </w:rPr>
        <w:t>may</w:t>
      </w:r>
      <w:r w:rsidR="001A4D66" w:rsidRPr="00FD40CF">
        <w:rPr>
          <w:spacing w:val="8"/>
        </w:rPr>
        <w:t xml:space="preserve"> </w:t>
      </w:r>
      <w:r w:rsidR="0023317F" w:rsidRPr="00FD40CF">
        <w:rPr>
          <w:spacing w:val="8"/>
        </w:rPr>
        <w:t>negatively affect learning (Bell, 2007).</w:t>
      </w:r>
      <w:r w:rsidR="001A4D66">
        <w:rPr>
          <w:spacing w:val="8"/>
        </w:rPr>
        <w:t xml:space="preserve"> H</w:t>
      </w:r>
      <w:r w:rsidR="003B4B47" w:rsidRPr="00FD40CF">
        <w:rPr>
          <w:spacing w:val="8"/>
        </w:rPr>
        <w:t>eterogeneous</w:t>
      </w:r>
      <w:r w:rsidR="00425D01" w:rsidRPr="00FD40CF">
        <w:rPr>
          <w:spacing w:val="8"/>
        </w:rPr>
        <w:t xml:space="preserve"> group</w:t>
      </w:r>
      <w:r w:rsidR="001A772C">
        <w:rPr>
          <w:spacing w:val="8"/>
        </w:rPr>
        <w:t>s</w:t>
      </w:r>
      <w:r w:rsidR="00425D01" w:rsidRPr="00FD40CF">
        <w:rPr>
          <w:spacing w:val="8"/>
        </w:rPr>
        <w:t xml:space="preserve"> </w:t>
      </w:r>
      <w:r w:rsidR="003B4B47" w:rsidRPr="00FD40CF">
        <w:rPr>
          <w:spacing w:val="8"/>
        </w:rPr>
        <w:t xml:space="preserve">aim </w:t>
      </w:r>
      <w:r w:rsidR="00ED595F" w:rsidRPr="00FD40CF">
        <w:rPr>
          <w:spacing w:val="8"/>
        </w:rPr>
        <w:t xml:space="preserve">for participants to bring </w:t>
      </w:r>
      <w:r w:rsidR="007F6477" w:rsidRPr="00FD40CF">
        <w:rPr>
          <w:spacing w:val="8"/>
        </w:rPr>
        <w:t xml:space="preserve">unique attributes </w:t>
      </w:r>
      <w:r w:rsidR="00BE35A1">
        <w:rPr>
          <w:spacing w:val="8"/>
        </w:rPr>
        <w:t>to the</w:t>
      </w:r>
      <w:r w:rsidR="00BE35A1" w:rsidRPr="00FD40CF">
        <w:rPr>
          <w:spacing w:val="8"/>
        </w:rPr>
        <w:t xml:space="preserve"> </w:t>
      </w:r>
      <w:r w:rsidR="006D3D77" w:rsidRPr="00FD40CF">
        <w:rPr>
          <w:spacing w:val="8"/>
        </w:rPr>
        <w:t>collaboration</w:t>
      </w:r>
      <w:r w:rsidR="00A349CD" w:rsidRPr="00FD40CF">
        <w:rPr>
          <w:spacing w:val="8"/>
        </w:rPr>
        <w:t xml:space="preserve"> to</w:t>
      </w:r>
      <w:r w:rsidR="00C027D8" w:rsidRPr="00FD40CF">
        <w:rPr>
          <w:spacing w:val="8"/>
        </w:rPr>
        <w:t xml:space="preserve"> achieve</w:t>
      </w:r>
      <w:r w:rsidR="00A349CD" w:rsidRPr="00FD40CF">
        <w:rPr>
          <w:spacing w:val="8"/>
        </w:rPr>
        <w:t xml:space="preserve"> group </w:t>
      </w:r>
      <w:r w:rsidR="00C027D8" w:rsidRPr="00FD40CF">
        <w:rPr>
          <w:spacing w:val="8"/>
        </w:rPr>
        <w:t>goal</w:t>
      </w:r>
      <w:r w:rsidR="00BE35A1">
        <w:rPr>
          <w:spacing w:val="8"/>
        </w:rPr>
        <w:t>s</w:t>
      </w:r>
      <w:r w:rsidR="006D3D77" w:rsidRPr="00FD40CF">
        <w:rPr>
          <w:spacing w:val="8"/>
        </w:rPr>
        <w:t>, while homogeneous group</w:t>
      </w:r>
      <w:r w:rsidR="00BE35A1">
        <w:rPr>
          <w:spacing w:val="8"/>
        </w:rPr>
        <w:t>s</w:t>
      </w:r>
      <w:r w:rsidR="006D3D77" w:rsidRPr="00FD40CF">
        <w:rPr>
          <w:spacing w:val="8"/>
        </w:rPr>
        <w:t xml:space="preserve"> </w:t>
      </w:r>
      <w:r w:rsidR="00BE35A1">
        <w:rPr>
          <w:spacing w:val="8"/>
        </w:rPr>
        <w:t>are</w:t>
      </w:r>
      <w:r w:rsidR="00BE35A1" w:rsidRPr="00FD40CF">
        <w:rPr>
          <w:spacing w:val="8"/>
        </w:rPr>
        <w:t xml:space="preserve"> </w:t>
      </w:r>
      <w:r w:rsidR="00254DAD" w:rsidRPr="00FD40CF">
        <w:rPr>
          <w:spacing w:val="8"/>
        </w:rPr>
        <w:t>based on</w:t>
      </w:r>
      <w:r w:rsidR="00254DAD" w:rsidRPr="00FD40CF" w:rsidDel="00BE35A1">
        <w:rPr>
          <w:spacing w:val="8"/>
        </w:rPr>
        <w:t xml:space="preserve"> </w:t>
      </w:r>
      <w:r w:rsidR="00CB5D64" w:rsidRPr="00FD40CF">
        <w:rPr>
          <w:spacing w:val="8"/>
        </w:rPr>
        <w:t>similarity</w:t>
      </w:r>
      <w:r w:rsidR="005C3C0F" w:rsidRPr="00FD40CF">
        <w:rPr>
          <w:spacing w:val="8"/>
        </w:rPr>
        <w:t xml:space="preserve">; </w:t>
      </w:r>
      <w:r w:rsidR="00457A9B" w:rsidRPr="00FD40CF">
        <w:rPr>
          <w:spacing w:val="8"/>
        </w:rPr>
        <w:t>individuals</w:t>
      </w:r>
      <w:r w:rsidR="005C3C0F" w:rsidRPr="00FD40CF">
        <w:rPr>
          <w:spacing w:val="8"/>
        </w:rPr>
        <w:t xml:space="preserve"> who share goals </w:t>
      </w:r>
      <w:r w:rsidR="00350889" w:rsidRPr="00FD40CF">
        <w:rPr>
          <w:spacing w:val="8"/>
        </w:rPr>
        <w:t xml:space="preserve">face </w:t>
      </w:r>
      <w:r w:rsidR="00685DA3" w:rsidRPr="00FD40CF">
        <w:rPr>
          <w:spacing w:val="8"/>
        </w:rPr>
        <w:t xml:space="preserve">lower levels of relationship conflict along with </w:t>
      </w:r>
      <w:r w:rsidR="00C26B07" w:rsidRPr="00FD40CF">
        <w:rPr>
          <w:spacing w:val="8"/>
        </w:rPr>
        <w:t>better</w:t>
      </w:r>
      <w:r w:rsidR="00685DA3" w:rsidRPr="00FD40CF">
        <w:rPr>
          <w:spacing w:val="8"/>
        </w:rPr>
        <w:t xml:space="preserve"> performance </w:t>
      </w:r>
      <w:r w:rsidR="00685DA3" w:rsidRPr="00FD40CF">
        <w:rPr>
          <w:bCs/>
          <w:spacing w:val="8"/>
        </w:rPr>
        <w:t xml:space="preserve">(De </w:t>
      </w:r>
      <w:proofErr w:type="spellStart"/>
      <w:r w:rsidR="00685DA3" w:rsidRPr="00FD40CF">
        <w:rPr>
          <w:bCs/>
          <w:spacing w:val="8"/>
        </w:rPr>
        <w:t>Dreu</w:t>
      </w:r>
      <w:proofErr w:type="spellEnd"/>
      <w:r w:rsidR="00685DA3" w:rsidRPr="00FD40CF">
        <w:rPr>
          <w:bCs/>
          <w:spacing w:val="8"/>
        </w:rPr>
        <w:t xml:space="preserve"> &amp; </w:t>
      </w:r>
      <w:proofErr w:type="spellStart"/>
      <w:r w:rsidR="00685DA3" w:rsidRPr="00FD40CF">
        <w:rPr>
          <w:bCs/>
          <w:spacing w:val="8"/>
        </w:rPr>
        <w:t>Weingart</w:t>
      </w:r>
      <w:proofErr w:type="spellEnd"/>
      <w:r w:rsidR="00685DA3" w:rsidRPr="00FD40CF">
        <w:rPr>
          <w:bCs/>
          <w:spacing w:val="8"/>
        </w:rPr>
        <w:t>, 2003).</w:t>
      </w:r>
      <w:r w:rsidR="001D70BF" w:rsidRPr="00FD40CF">
        <w:rPr>
          <w:bCs/>
          <w:spacing w:val="8"/>
        </w:rPr>
        <w:t xml:space="preserve"> </w:t>
      </w:r>
      <w:r w:rsidR="00ED5EDB">
        <w:rPr>
          <w:bCs/>
          <w:spacing w:val="8"/>
        </w:rPr>
        <w:t>A</w:t>
      </w:r>
      <w:r w:rsidR="007B5245" w:rsidRPr="00FD40CF">
        <w:rPr>
          <w:bCs/>
          <w:spacing w:val="8"/>
        </w:rPr>
        <w:t>lgorithmic group formation</w:t>
      </w:r>
      <w:r w:rsidR="003F0562" w:rsidRPr="00FD40CF">
        <w:rPr>
          <w:bCs/>
          <w:spacing w:val="8"/>
        </w:rPr>
        <w:t xml:space="preserve"> which is economically </w:t>
      </w:r>
      <w:r w:rsidR="00B40E73" w:rsidRPr="00FD40CF">
        <w:rPr>
          <w:bCs/>
          <w:spacing w:val="8"/>
        </w:rPr>
        <w:t>beneficial</w:t>
      </w:r>
      <w:r w:rsidR="007B5245" w:rsidRPr="00FD40CF">
        <w:rPr>
          <w:bCs/>
          <w:spacing w:val="8"/>
        </w:rPr>
        <w:t xml:space="preserve"> is another way t</w:t>
      </w:r>
      <w:r w:rsidR="003F0562" w:rsidRPr="00FD40CF">
        <w:rPr>
          <w:bCs/>
          <w:spacing w:val="8"/>
        </w:rPr>
        <w:t>o group students</w:t>
      </w:r>
      <w:r w:rsidR="00335EA7" w:rsidRPr="00FD40CF">
        <w:rPr>
          <w:bCs/>
          <w:spacing w:val="8"/>
        </w:rPr>
        <w:t>,</w:t>
      </w:r>
      <w:r w:rsidR="0026617B" w:rsidRPr="00FD40CF">
        <w:rPr>
          <w:bCs/>
          <w:spacing w:val="8"/>
        </w:rPr>
        <w:t xml:space="preserve"> </w:t>
      </w:r>
      <w:r w:rsidR="001A321B" w:rsidRPr="00FD40CF">
        <w:t xml:space="preserve">but there </w:t>
      </w:r>
      <w:r w:rsidR="000D6E79">
        <w:t>is no</w:t>
      </w:r>
      <w:r w:rsidR="001A321B" w:rsidRPr="00FD40CF">
        <w:t xml:space="preserve"> general or </w:t>
      </w:r>
      <w:r w:rsidR="00FD40CF" w:rsidRPr="00FD40CF">
        <w:t>evidence-based</w:t>
      </w:r>
      <w:r w:rsidR="001A321B" w:rsidRPr="00FD40CF">
        <w:t xml:space="preserve"> recommendation for group formation to feed the algorithms </w:t>
      </w:r>
      <w:r w:rsidR="00335EA7" w:rsidRPr="00FD40CF">
        <w:rPr>
          <w:bCs/>
          <w:spacing w:val="8"/>
        </w:rPr>
        <w:t>(</w:t>
      </w:r>
      <w:proofErr w:type="spellStart"/>
      <w:r w:rsidR="00981B0F" w:rsidRPr="00FD40CF">
        <w:rPr>
          <w:bCs/>
          <w:spacing w:val="8"/>
        </w:rPr>
        <w:t>Mag</w:t>
      </w:r>
      <w:r w:rsidR="005A0602" w:rsidRPr="00FD40CF">
        <w:rPr>
          <w:bCs/>
          <w:spacing w:val="8"/>
        </w:rPr>
        <w:t>pili</w:t>
      </w:r>
      <w:proofErr w:type="spellEnd"/>
      <w:r w:rsidR="005A0602" w:rsidRPr="00FD40CF">
        <w:rPr>
          <w:bCs/>
          <w:spacing w:val="8"/>
        </w:rPr>
        <w:t xml:space="preserve"> &amp; </w:t>
      </w:r>
      <w:proofErr w:type="spellStart"/>
      <w:r w:rsidR="005A0602" w:rsidRPr="00FD40CF">
        <w:rPr>
          <w:bCs/>
          <w:spacing w:val="8"/>
        </w:rPr>
        <w:t>pazos</w:t>
      </w:r>
      <w:proofErr w:type="spellEnd"/>
      <w:r w:rsidR="003F389C" w:rsidRPr="00FD40CF">
        <w:rPr>
          <w:bCs/>
          <w:spacing w:val="8"/>
        </w:rPr>
        <w:t xml:space="preserve"> 201</w:t>
      </w:r>
      <w:r w:rsidR="005A0602" w:rsidRPr="00FD40CF">
        <w:rPr>
          <w:bCs/>
          <w:spacing w:val="8"/>
        </w:rPr>
        <w:t>8</w:t>
      </w:r>
      <w:r w:rsidR="003F389C" w:rsidRPr="00FD40CF">
        <w:rPr>
          <w:bCs/>
          <w:spacing w:val="8"/>
        </w:rPr>
        <w:t>,</w:t>
      </w:r>
      <w:r w:rsidR="005A0602" w:rsidRPr="00FD40CF">
        <w:rPr>
          <w:bCs/>
          <w:spacing w:val="8"/>
        </w:rPr>
        <w:t xml:space="preserve"> </w:t>
      </w:r>
      <w:r w:rsidR="0026617B" w:rsidRPr="00FD40CF">
        <w:rPr>
          <w:bCs/>
          <w:spacing w:val="8"/>
        </w:rPr>
        <w:t xml:space="preserve">as </w:t>
      </w:r>
      <w:r w:rsidR="005A0602" w:rsidRPr="00FD40CF">
        <w:rPr>
          <w:bCs/>
          <w:spacing w:val="8"/>
        </w:rPr>
        <w:t xml:space="preserve">cited </w:t>
      </w:r>
      <w:r w:rsidR="0026617B" w:rsidRPr="00FD40CF">
        <w:rPr>
          <w:bCs/>
          <w:spacing w:val="8"/>
        </w:rPr>
        <w:t xml:space="preserve">in </w:t>
      </w:r>
      <w:r w:rsidR="00335EA7" w:rsidRPr="00D66863">
        <w:t>Müller</w:t>
      </w:r>
      <w:r w:rsidR="00335EA7" w:rsidRPr="00FD40CF">
        <w:t xml:space="preserve"> et al., 2022)</w:t>
      </w:r>
      <w:r w:rsidR="0026617B" w:rsidRPr="00FD40CF">
        <w:rPr>
          <w:spacing w:val="8"/>
        </w:rPr>
        <w:t xml:space="preserve">. </w:t>
      </w:r>
      <w:r w:rsidR="00A80E36" w:rsidRPr="00FD40CF">
        <w:t xml:space="preserve">In this research, </w:t>
      </w:r>
      <w:r w:rsidR="001B068A" w:rsidRPr="00FD40CF">
        <w:t xml:space="preserve">we use the </w:t>
      </w:r>
      <w:r w:rsidR="002F3F76" w:rsidRPr="00FD40CF">
        <w:t>community</w:t>
      </w:r>
      <w:r w:rsidR="001B068A" w:rsidRPr="00FD40CF">
        <w:t xml:space="preserve"> detection algorithm </w:t>
      </w:r>
      <w:r w:rsidR="00940057" w:rsidRPr="00FD40CF">
        <w:t>based on r</w:t>
      </w:r>
      <w:r w:rsidR="00940057" w:rsidRPr="00690C5D">
        <w:t>andomiz</w:t>
      </w:r>
      <w:r w:rsidR="00940057" w:rsidRPr="00FD40CF">
        <w:t>ation</w:t>
      </w:r>
      <w:r w:rsidR="00940057" w:rsidRPr="00690C5D">
        <w:t xml:space="preserve"> and weights</w:t>
      </w:r>
      <w:r w:rsidR="00B027AC" w:rsidRPr="00FD40CF">
        <w:t xml:space="preserve"> to</w:t>
      </w:r>
      <w:r w:rsidR="00716929" w:rsidRPr="00FD40CF">
        <w:t xml:space="preserve"> explore </w:t>
      </w:r>
      <w:r w:rsidR="0026617B" w:rsidRPr="00FD40CF">
        <w:t xml:space="preserve">group formation in </w:t>
      </w:r>
      <w:r w:rsidR="00716929" w:rsidRPr="00FD40CF">
        <w:t>asynchronous discussion</w:t>
      </w:r>
      <w:r w:rsidR="00855DEF">
        <w:t xml:space="preserve"> with the aim of better supporting instructors and designers in </w:t>
      </w:r>
      <w:r w:rsidR="00B61E48">
        <w:t>designing effective collaborative learning</w:t>
      </w:r>
      <w:r w:rsidR="00940057" w:rsidRPr="00690C5D">
        <w:t xml:space="preserve">. </w:t>
      </w:r>
    </w:p>
    <w:p w14:paraId="1AFC5D25" w14:textId="77777777" w:rsidR="00242B57" w:rsidRPr="002535E5" w:rsidRDefault="00242B57" w:rsidP="00002309">
      <w:pPr>
        <w:rPr>
          <w:b/>
          <w:color w:val="000000" w:themeColor="text1"/>
        </w:rPr>
      </w:pPr>
    </w:p>
    <w:p w14:paraId="6755C9B0" w14:textId="58368B2B" w:rsidR="00364BF9" w:rsidRDefault="00002309" w:rsidP="00002309">
      <w:pPr>
        <w:rPr>
          <w:bCs/>
        </w:rPr>
      </w:pPr>
      <w:commentRangeStart w:id="0"/>
      <w:commentRangeStart w:id="1"/>
      <w:r w:rsidRPr="00111914">
        <w:rPr>
          <w:b/>
        </w:rPr>
        <w:t xml:space="preserve">Community detection in networks </w:t>
      </w:r>
      <w:commentRangeEnd w:id="0"/>
      <w:r w:rsidR="009901C4" w:rsidRPr="00111914">
        <w:rPr>
          <w:rStyle w:val="CommentReference"/>
          <w:b/>
        </w:rPr>
        <w:commentReference w:id="0"/>
      </w:r>
      <w:commentRangeEnd w:id="1"/>
      <w:r w:rsidR="00123BF4" w:rsidRPr="00111914">
        <w:rPr>
          <w:rStyle w:val="CommentReference"/>
          <w:b/>
        </w:rPr>
        <w:commentReference w:id="1"/>
      </w:r>
    </w:p>
    <w:p w14:paraId="5E6562E4" w14:textId="3F85C331" w:rsidR="003234BE" w:rsidRPr="00C4324B" w:rsidRDefault="00004D3F" w:rsidP="00002309">
      <w:pPr>
        <w:rPr>
          <w:bCs/>
        </w:rPr>
      </w:pPr>
      <w:r>
        <w:rPr>
          <w:bCs/>
        </w:rPr>
        <w:t>In m</w:t>
      </w:r>
      <w:r w:rsidR="00983BB3">
        <w:rPr>
          <w:bCs/>
        </w:rPr>
        <w:t xml:space="preserve">ost </w:t>
      </w:r>
      <w:r>
        <w:rPr>
          <w:bCs/>
        </w:rPr>
        <w:t xml:space="preserve">educational </w:t>
      </w:r>
      <w:r w:rsidR="00983BB3">
        <w:rPr>
          <w:bCs/>
        </w:rPr>
        <w:t>research</w:t>
      </w:r>
      <w:r w:rsidR="00D53911">
        <w:rPr>
          <w:bCs/>
        </w:rPr>
        <w:t>,</w:t>
      </w:r>
      <w:r>
        <w:rPr>
          <w:bCs/>
        </w:rPr>
        <w:t xml:space="preserve"> SNA</w:t>
      </w:r>
      <w:r w:rsidR="00DD6725">
        <w:rPr>
          <w:bCs/>
        </w:rPr>
        <w:t xml:space="preserve"> </w:t>
      </w:r>
      <w:r>
        <w:rPr>
          <w:bCs/>
        </w:rPr>
        <w:t>(</w:t>
      </w:r>
      <w:r w:rsidR="00983BB3">
        <w:rPr>
          <w:bCs/>
        </w:rPr>
        <w:t>social network analysis</w:t>
      </w:r>
      <w:r>
        <w:rPr>
          <w:bCs/>
        </w:rPr>
        <w:t xml:space="preserve">) </w:t>
      </w:r>
      <w:r w:rsidR="009476E9">
        <w:rPr>
          <w:bCs/>
        </w:rPr>
        <w:t xml:space="preserve">has been </w:t>
      </w:r>
      <w:r>
        <w:rPr>
          <w:bCs/>
        </w:rPr>
        <w:t>used</w:t>
      </w:r>
      <w:r w:rsidR="00983BB3">
        <w:rPr>
          <w:bCs/>
        </w:rPr>
        <w:t xml:space="preserve"> to </w:t>
      </w:r>
      <w:r w:rsidR="007030F4">
        <w:rPr>
          <w:bCs/>
        </w:rPr>
        <w:t>capture</w:t>
      </w:r>
      <w:r w:rsidR="00983BB3">
        <w:rPr>
          <w:bCs/>
        </w:rPr>
        <w:t xml:space="preserve"> learner interaction and how </w:t>
      </w:r>
      <w:r w:rsidR="002F1808">
        <w:rPr>
          <w:bCs/>
        </w:rPr>
        <w:t xml:space="preserve">their individual </w:t>
      </w:r>
      <w:r w:rsidR="00983BB3">
        <w:rPr>
          <w:bCs/>
        </w:rPr>
        <w:t xml:space="preserve">relationships affect </w:t>
      </w:r>
      <w:r w:rsidR="006F468F">
        <w:rPr>
          <w:bCs/>
        </w:rPr>
        <w:t>their learning outcomes,</w:t>
      </w:r>
      <w:r w:rsidR="00983BB3">
        <w:rPr>
          <w:bCs/>
        </w:rPr>
        <w:t xml:space="preserve"> </w:t>
      </w:r>
      <w:r w:rsidR="008014FC">
        <w:rPr>
          <w:bCs/>
        </w:rPr>
        <w:t>so the</w:t>
      </w:r>
      <w:r w:rsidR="006F468F">
        <w:rPr>
          <w:bCs/>
        </w:rPr>
        <w:t xml:space="preserve"> purpose of </w:t>
      </w:r>
      <w:r w:rsidR="008014FC">
        <w:rPr>
          <w:bCs/>
        </w:rPr>
        <w:t>using SNA</w:t>
      </w:r>
      <w:r w:rsidR="000F2CB1">
        <w:rPr>
          <w:bCs/>
        </w:rPr>
        <w:t xml:space="preserve"> </w:t>
      </w:r>
      <w:r w:rsidR="008014FC">
        <w:rPr>
          <w:bCs/>
        </w:rPr>
        <w:t>is</w:t>
      </w:r>
      <w:r w:rsidR="006F468F">
        <w:rPr>
          <w:bCs/>
        </w:rPr>
        <w:t xml:space="preserve"> generally to </w:t>
      </w:r>
      <w:r w:rsidR="000F2CB1">
        <w:rPr>
          <w:bCs/>
        </w:rPr>
        <w:t>assess</w:t>
      </w:r>
      <w:r w:rsidR="00E64F34">
        <w:rPr>
          <w:bCs/>
        </w:rPr>
        <w:t xml:space="preserve"> whether and to what degree interaction and collaboration occur</w:t>
      </w:r>
      <w:r w:rsidR="004B569F">
        <w:rPr>
          <w:bCs/>
        </w:rPr>
        <w:t xml:space="preserve"> (</w:t>
      </w:r>
      <w:r w:rsidR="004B569F" w:rsidRPr="00E64F34">
        <w:t>Froehlich</w:t>
      </w:r>
      <w:r w:rsidR="004B569F">
        <w:t xml:space="preserve"> et al., 2020).</w:t>
      </w:r>
      <w:r w:rsidR="008014FC">
        <w:rPr>
          <w:bCs/>
        </w:rPr>
        <w:t xml:space="preserve"> </w:t>
      </w:r>
      <w:r w:rsidR="00843781">
        <w:rPr>
          <w:bCs/>
        </w:rPr>
        <w:t xml:space="preserve">However, </w:t>
      </w:r>
      <w:r w:rsidR="004B569F">
        <w:rPr>
          <w:bCs/>
        </w:rPr>
        <w:t xml:space="preserve">few </w:t>
      </w:r>
      <w:r w:rsidR="006C7262">
        <w:rPr>
          <w:bCs/>
        </w:rPr>
        <w:t xml:space="preserve">studies </w:t>
      </w:r>
      <w:r w:rsidR="00035B72">
        <w:rPr>
          <w:bCs/>
        </w:rPr>
        <w:t>have focused on SNA</w:t>
      </w:r>
      <w:r w:rsidR="004D2888">
        <w:rPr>
          <w:bCs/>
        </w:rPr>
        <w:t xml:space="preserve"> </w:t>
      </w:r>
      <w:r w:rsidR="004408D8">
        <w:rPr>
          <w:bCs/>
        </w:rPr>
        <w:t>to identify communities</w:t>
      </w:r>
      <w:r w:rsidR="00E1198F">
        <w:rPr>
          <w:bCs/>
        </w:rPr>
        <w:t xml:space="preserve"> to examine learning</w:t>
      </w:r>
      <w:r w:rsidR="00541324">
        <w:rPr>
          <w:bCs/>
        </w:rPr>
        <w:t xml:space="preserve">. Jan &amp; </w:t>
      </w:r>
      <w:proofErr w:type="spellStart"/>
      <w:r w:rsidR="00541324">
        <w:rPr>
          <w:bCs/>
        </w:rPr>
        <w:t>Vlachopoulos</w:t>
      </w:r>
      <w:proofErr w:type="spellEnd"/>
      <w:r w:rsidR="00541324">
        <w:rPr>
          <w:bCs/>
        </w:rPr>
        <w:t xml:space="preserve"> (2018) </w:t>
      </w:r>
      <w:r w:rsidR="00705A00">
        <w:rPr>
          <w:bCs/>
        </w:rPr>
        <w:t xml:space="preserve">used </w:t>
      </w:r>
      <w:r w:rsidR="004408D8">
        <w:rPr>
          <w:bCs/>
        </w:rPr>
        <w:t xml:space="preserve">the </w:t>
      </w:r>
      <w:r w:rsidR="00541324">
        <w:rPr>
          <w:bCs/>
        </w:rPr>
        <w:t>integrated methodological framework using SNA to structurally identify communities in online learning</w:t>
      </w:r>
      <w:r w:rsidR="008012DB">
        <w:rPr>
          <w:bCs/>
        </w:rPr>
        <w:t>.</w:t>
      </w:r>
      <w:r w:rsidR="00115CFC">
        <w:rPr>
          <w:bCs/>
        </w:rPr>
        <w:t xml:space="preserve"> They </w:t>
      </w:r>
      <w:r w:rsidR="0071494E">
        <w:rPr>
          <w:bCs/>
        </w:rPr>
        <w:t xml:space="preserve">suggest that </w:t>
      </w:r>
      <w:r w:rsidR="00BF0A32">
        <w:rPr>
          <w:bCs/>
        </w:rPr>
        <w:t>community-based</w:t>
      </w:r>
      <w:r w:rsidR="007E030F">
        <w:rPr>
          <w:bCs/>
        </w:rPr>
        <w:t xml:space="preserve"> learning and structural similarity </w:t>
      </w:r>
      <w:r w:rsidR="00274E6D">
        <w:rPr>
          <w:bCs/>
        </w:rPr>
        <w:t>between networks and communities make SNA</w:t>
      </w:r>
      <w:r w:rsidR="008014FC">
        <w:rPr>
          <w:bCs/>
        </w:rPr>
        <w:t xml:space="preserve"> </w:t>
      </w:r>
      <w:r w:rsidR="00F61E61">
        <w:rPr>
          <w:bCs/>
        </w:rPr>
        <w:t xml:space="preserve">a natural choice </w:t>
      </w:r>
      <w:r w:rsidR="00336823">
        <w:rPr>
          <w:bCs/>
        </w:rPr>
        <w:t xml:space="preserve">for deeper understanding </w:t>
      </w:r>
      <w:r w:rsidR="00C45210">
        <w:rPr>
          <w:bCs/>
        </w:rPr>
        <w:t xml:space="preserve">of </w:t>
      </w:r>
      <w:r w:rsidR="00834357">
        <w:rPr>
          <w:bCs/>
        </w:rPr>
        <w:t>group interaction</w:t>
      </w:r>
      <w:r w:rsidR="00115CFC">
        <w:rPr>
          <w:bCs/>
        </w:rPr>
        <w:t>. The study substantiated their method as an effective framework for structural identification of a Community of Inquiry</w:t>
      </w:r>
      <w:r w:rsidR="00C45210">
        <w:rPr>
          <w:bCs/>
        </w:rPr>
        <w:t xml:space="preserve"> </w:t>
      </w:r>
      <w:r w:rsidR="00115CFC">
        <w:rPr>
          <w:bCs/>
        </w:rPr>
        <w:t>(</w:t>
      </w:r>
      <w:proofErr w:type="spellStart"/>
      <w:r w:rsidR="00115CFC">
        <w:rPr>
          <w:bCs/>
        </w:rPr>
        <w:t>CoI</w:t>
      </w:r>
      <w:proofErr w:type="spellEnd"/>
      <w:r w:rsidR="00115CFC">
        <w:rPr>
          <w:bCs/>
        </w:rPr>
        <w:t xml:space="preserve">) and </w:t>
      </w:r>
      <w:r w:rsidR="00C45210">
        <w:rPr>
          <w:bCs/>
        </w:rPr>
        <w:t>Community</w:t>
      </w:r>
      <w:r w:rsidR="00115CFC">
        <w:rPr>
          <w:bCs/>
        </w:rPr>
        <w:t xml:space="preserve"> of practice (CoP).</w:t>
      </w:r>
      <w:r w:rsidR="00F748DB">
        <w:rPr>
          <w:bCs/>
        </w:rPr>
        <w:t xml:space="preserve"> </w:t>
      </w:r>
      <w:r w:rsidR="00035FC6">
        <w:rPr>
          <w:bCs/>
        </w:rPr>
        <w:t>Yassine (2020)</w:t>
      </w:r>
      <w:r w:rsidR="002330ED">
        <w:rPr>
          <w:bCs/>
        </w:rPr>
        <w:t xml:space="preserve"> used the </w:t>
      </w:r>
      <w:r w:rsidR="00035FC6">
        <w:rPr>
          <w:bCs/>
        </w:rPr>
        <w:t xml:space="preserve">label propagation algorithm and Louvain algorithm for community detection and found those different </w:t>
      </w:r>
      <w:r w:rsidR="00035FC6">
        <w:rPr>
          <w:bCs/>
        </w:rPr>
        <w:lastRenderedPageBreak/>
        <w:t xml:space="preserve">community detection algorithms can be implemented on learning networks and </w:t>
      </w:r>
      <w:r w:rsidR="00EA081F">
        <w:rPr>
          <w:bCs/>
        </w:rPr>
        <w:t xml:space="preserve">detect </w:t>
      </w:r>
      <w:r w:rsidR="00035FC6">
        <w:rPr>
          <w:bCs/>
        </w:rPr>
        <w:t xml:space="preserve">communities. </w:t>
      </w:r>
      <w:r w:rsidR="000A4A35">
        <w:rPr>
          <w:bCs/>
        </w:rPr>
        <w:t xml:space="preserve"> </w:t>
      </w:r>
    </w:p>
    <w:p w14:paraId="792FCD94" w14:textId="77777777" w:rsidR="00364BF9" w:rsidRDefault="00364BF9" w:rsidP="00DA524B"/>
    <w:p w14:paraId="701E03E2" w14:textId="099E0F16" w:rsidR="00922ACE" w:rsidRPr="00146AEB" w:rsidRDefault="00B412AA" w:rsidP="00DA524B">
      <w:r>
        <w:t xml:space="preserve">In the community detection algorithms, </w:t>
      </w:r>
      <w:r w:rsidR="003234BE">
        <w:t>c</w:t>
      </w:r>
      <w:r w:rsidR="00002309" w:rsidRPr="00002309">
        <w:t xml:space="preserve">ommunities are </w:t>
      </w:r>
      <w:r w:rsidR="006D45A5">
        <w:t xml:space="preserve">defined as nodes </w:t>
      </w:r>
      <w:r w:rsidR="00F35FD1">
        <w:t xml:space="preserve">that have similar affiliations different from the rest of the network (Yang et al., </w:t>
      </w:r>
      <w:commentRangeStart w:id="2"/>
      <w:r w:rsidR="00F35FD1">
        <w:t>2010</w:t>
      </w:r>
      <w:commentRangeEnd w:id="2"/>
      <w:r w:rsidR="00C33782">
        <w:rPr>
          <w:rStyle w:val="CommentReference"/>
        </w:rPr>
        <w:commentReference w:id="2"/>
      </w:r>
      <w:r w:rsidR="00F35FD1">
        <w:t>)</w:t>
      </w:r>
      <w:r w:rsidR="00002309" w:rsidRPr="00002309">
        <w:t xml:space="preserve"> </w:t>
      </w:r>
      <w:r w:rsidR="00152D55">
        <w:t xml:space="preserve">or </w:t>
      </w:r>
      <w:r w:rsidR="00754EA9">
        <w:t>as</w:t>
      </w:r>
      <w:r w:rsidR="00002309" w:rsidRPr="00002309">
        <w:t xml:space="preserve"> network structures </w:t>
      </w:r>
      <w:r w:rsidR="00754EA9">
        <w:t xml:space="preserve">that </w:t>
      </w:r>
      <w:r w:rsidR="00002309" w:rsidRPr="00002309">
        <w:t>have a cohesive characteristic with the possibility of separation</w:t>
      </w:r>
      <w:r w:rsidR="00C460D5">
        <w:t xml:space="preserve"> </w:t>
      </w:r>
      <w:r w:rsidR="000436C3">
        <w:t>(Newman</w:t>
      </w:r>
      <w:r w:rsidR="00C460D5">
        <w:t xml:space="preserve"> 2018)</w:t>
      </w:r>
      <w:r w:rsidR="00002309" w:rsidRPr="00002309">
        <w:t xml:space="preserve">. </w:t>
      </w:r>
      <w:r w:rsidR="0013409C">
        <w:t>C</w:t>
      </w:r>
      <w:r w:rsidR="00002309" w:rsidRPr="00002309">
        <w:t>ommunity can be separated when the internal links are larger than the external links, so a strong community has more internal links than external link</w:t>
      </w:r>
      <w:r w:rsidR="00C25959">
        <w:t>s</w:t>
      </w:r>
      <w:r w:rsidR="00470B54" w:rsidRPr="00470B54">
        <w:t xml:space="preserve"> </w:t>
      </w:r>
      <w:r w:rsidR="00470B54">
        <w:t>(Wasserman &amp;Faust, 1994)</w:t>
      </w:r>
      <w:r w:rsidR="00254617">
        <w:t>.</w:t>
      </w:r>
      <w:r w:rsidR="00470B54">
        <w:t xml:space="preserve"> </w:t>
      </w:r>
      <w:r w:rsidR="00AE4E05">
        <w:t>Though c</w:t>
      </w:r>
      <w:r w:rsidR="00002309" w:rsidRPr="00002309">
        <w:t>ommunit</w:t>
      </w:r>
      <w:r w:rsidR="00C25959">
        <w:t>ies can be detected using a variety of methods</w:t>
      </w:r>
      <w:r w:rsidR="00AE4E05">
        <w:t>,</w:t>
      </w:r>
      <w:r w:rsidR="00A61643">
        <w:t xml:space="preserve"> </w:t>
      </w:r>
      <w:r w:rsidR="004F29EC">
        <w:t xml:space="preserve">modularity-based algorithms are </w:t>
      </w:r>
      <w:r w:rsidR="00A61643">
        <w:t>most</w:t>
      </w:r>
      <w:r w:rsidR="00612B3A">
        <w:t xml:space="preserve"> </w:t>
      </w:r>
      <w:r w:rsidR="00A61643">
        <w:t xml:space="preserve">frequently cited </w:t>
      </w:r>
      <w:r w:rsidR="004F29EC">
        <w:t>in relation to</w:t>
      </w:r>
      <w:r w:rsidR="00AD75C1">
        <w:t xml:space="preserve"> community detection</w:t>
      </w:r>
      <w:r w:rsidR="003C65FB">
        <w:t>.</w:t>
      </w:r>
    </w:p>
    <w:p w14:paraId="22B74AE6" w14:textId="77777777" w:rsidR="00364BF9" w:rsidRDefault="00364BF9" w:rsidP="00C4324B"/>
    <w:p w14:paraId="32BE3081" w14:textId="0FB58222" w:rsidR="00111F57" w:rsidRDefault="00B055F0" w:rsidP="00C4324B">
      <w:commentRangeStart w:id="3"/>
      <w:r w:rsidRPr="00B055F0">
        <w:t>The Girvan-Newman algorithm</w:t>
      </w:r>
      <w:r w:rsidR="00B853FC">
        <w:t xml:space="preserve"> </w:t>
      </w:r>
      <w:r w:rsidR="00F30CB5">
        <w:t xml:space="preserve">is </w:t>
      </w:r>
      <w:r w:rsidR="00B853FC">
        <w:t>based on betweenness</w:t>
      </w:r>
      <w:r w:rsidRPr="00B055F0">
        <w:t xml:space="preserve"> </w:t>
      </w:r>
      <w:r w:rsidR="00F816D6">
        <w:t>and</w:t>
      </w:r>
      <w:r w:rsidR="00F816D6" w:rsidRPr="00B055F0">
        <w:t xml:space="preserve"> </w:t>
      </w:r>
      <w:r w:rsidRPr="00B055F0">
        <w:t xml:space="preserve">identifies communities </w:t>
      </w:r>
      <w:r w:rsidR="00F816D6">
        <w:t>by</w:t>
      </w:r>
      <w:r w:rsidR="00F816D6" w:rsidRPr="00B055F0">
        <w:t xml:space="preserve"> </w:t>
      </w:r>
      <w:r w:rsidRPr="00B055F0">
        <w:t>removing bridges</w:t>
      </w:r>
      <w:r w:rsidR="00576EFF">
        <w:t xml:space="preserve"> between nodes</w:t>
      </w:r>
      <w:r w:rsidR="00277042">
        <w:t xml:space="preserve"> and clusters</w:t>
      </w:r>
      <w:r w:rsidRPr="00B055F0">
        <w:t>.</w:t>
      </w:r>
      <w:r w:rsidR="00242442">
        <w:t xml:space="preserve"> </w:t>
      </w:r>
      <w:r w:rsidR="008958B4" w:rsidRPr="008958B4">
        <w:t>The algorithm iterates through the process of identifying and removing the largest link</w:t>
      </w:r>
      <w:r w:rsidR="00135EF5">
        <w:t xml:space="preserve">. </w:t>
      </w:r>
      <w:r w:rsidR="00FF64FE" w:rsidRPr="00FF64FE">
        <w:t xml:space="preserve">This procedure ends when all links are </w:t>
      </w:r>
      <w:r w:rsidR="00D37CA8" w:rsidRPr="00FF64FE">
        <w:t>remove</w:t>
      </w:r>
      <w:r w:rsidR="00D37CA8">
        <w:t>d,</w:t>
      </w:r>
      <w:r w:rsidR="00FF64FE" w:rsidRPr="00FF64FE">
        <w:t xml:space="preserve"> </w:t>
      </w:r>
      <w:r w:rsidR="00791441" w:rsidRPr="00002309">
        <w:t>and nodes are isolated</w:t>
      </w:r>
      <w:r w:rsidR="00BF7C4B">
        <w:t xml:space="preserve"> to optimize the modularity</w:t>
      </w:r>
      <w:r w:rsidR="00C06A38">
        <w:t xml:space="preserve"> which </w:t>
      </w:r>
      <w:r w:rsidR="005D0005">
        <w:t>is a</w:t>
      </w:r>
      <w:r w:rsidR="005E4D30">
        <w:t xml:space="preserve"> function for the approximation of communities</w:t>
      </w:r>
      <w:r w:rsidR="00C06A38">
        <w:t xml:space="preserve">. </w:t>
      </w:r>
      <w:r w:rsidR="005E4D30">
        <w:t xml:space="preserve"> </w:t>
      </w:r>
      <w:r w:rsidR="00002309" w:rsidRPr="00002309">
        <w:t xml:space="preserve">Louvain </w:t>
      </w:r>
      <w:r w:rsidR="00E951D7">
        <w:t>method (Blondel et al., 2008)</w:t>
      </w:r>
      <w:r w:rsidR="00002309" w:rsidRPr="00002309">
        <w:t xml:space="preserve"> is the most popular modularity optimization method</w:t>
      </w:r>
      <w:r w:rsidR="00DA524B" w:rsidRPr="00DA524B">
        <w:t xml:space="preserve"> </w:t>
      </w:r>
      <w:r w:rsidR="00DA524B">
        <w:t>(</w:t>
      </w:r>
      <w:proofErr w:type="spellStart"/>
      <w:r w:rsidR="00970764" w:rsidRPr="00970764">
        <w:t>Menczer</w:t>
      </w:r>
      <w:proofErr w:type="spellEnd"/>
      <w:r w:rsidR="00970764">
        <w:t xml:space="preserve"> et al., 2018</w:t>
      </w:r>
      <w:r w:rsidR="00DA524B">
        <w:t>)</w:t>
      </w:r>
      <w:r w:rsidR="00111F57">
        <w:t>.</w:t>
      </w:r>
      <w:r w:rsidR="004D5BF5">
        <w:t xml:space="preserve"> </w:t>
      </w:r>
      <w:r w:rsidR="00002309" w:rsidRPr="00002309">
        <w:t xml:space="preserve">It is </w:t>
      </w:r>
      <w:r w:rsidR="005D0005">
        <w:t xml:space="preserve">an </w:t>
      </w:r>
      <w:r w:rsidR="00002309" w:rsidRPr="00002309">
        <w:t xml:space="preserve">agglomerative procedure where communities continue to be turned into </w:t>
      </w:r>
      <w:proofErr w:type="spellStart"/>
      <w:r w:rsidR="00002309" w:rsidRPr="00002309">
        <w:t>supernodes</w:t>
      </w:r>
      <w:proofErr w:type="spellEnd"/>
      <w:r w:rsidR="00002309" w:rsidRPr="00002309">
        <w:t>. The procedure stops until no further grouping of the clusters in the partition increases the modularity to find the partition with the largest modularity.</w:t>
      </w:r>
      <w:r w:rsidR="00003BD9">
        <w:t xml:space="preserve"> </w:t>
      </w:r>
      <w:r w:rsidR="00977FD9">
        <w:t>Specifically</w:t>
      </w:r>
      <w:r w:rsidR="00D50B30">
        <w:t xml:space="preserve">, </w:t>
      </w:r>
      <w:r w:rsidR="00497CAD">
        <w:t xml:space="preserve">clusters are iteratively changed to </w:t>
      </w:r>
      <w:proofErr w:type="spellStart"/>
      <w:r w:rsidR="00497CAD">
        <w:t>supernodes</w:t>
      </w:r>
      <w:proofErr w:type="spellEnd"/>
      <w:r w:rsidR="00497CAD">
        <w:t xml:space="preserve"> by two steps: first, every node is assigned to the neighboring community yielding the partition with the maximum possible </w:t>
      </w:r>
      <w:r w:rsidR="00497CAD" w:rsidRPr="00707460">
        <w:t xml:space="preserve">modularity. Second, </w:t>
      </w:r>
      <w:r w:rsidR="00497CAD">
        <w:t xml:space="preserve">the network turns the cluster into a </w:t>
      </w:r>
      <w:proofErr w:type="spellStart"/>
      <w:r w:rsidR="00497CAD">
        <w:t>supernode</w:t>
      </w:r>
      <w:proofErr w:type="spellEnd"/>
      <w:r w:rsidR="00497CAD">
        <w:t xml:space="preserve">, transforming each set of links between two distinct communities into a single weighted link between their respective </w:t>
      </w:r>
      <w:proofErr w:type="spellStart"/>
      <w:r w:rsidR="00497CAD">
        <w:t>supernodes</w:t>
      </w:r>
      <w:proofErr w:type="spellEnd"/>
      <w:r w:rsidR="00497CAD">
        <w:t xml:space="preserve">, and each community's inner links into its own loop of its own </w:t>
      </w:r>
      <w:proofErr w:type="spellStart"/>
      <w:r w:rsidR="00497CAD">
        <w:t>supernode</w:t>
      </w:r>
      <w:proofErr w:type="spellEnd"/>
      <w:r w:rsidR="00497CAD">
        <w:t xml:space="preserve">, transforming it into a smaller weighted </w:t>
      </w:r>
      <w:r w:rsidR="00497CAD" w:rsidRPr="00707460">
        <w:t>graph (Blondel et al., 2008)</w:t>
      </w:r>
      <w:r w:rsidR="00C4324B">
        <w:t>.</w:t>
      </w:r>
      <w:r w:rsidR="00497CAD" w:rsidRPr="00707460">
        <w:t xml:space="preserve"> </w:t>
      </w:r>
      <w:commentRangeEnd w:id="3"/>
      <w:r w:rsidR="00384F74">
        <w:rPr>
          <w:rStyle w:val="CommentReference"/>
        </w:rPr>
        <w:commentReference w:id="3"/>
      </w:r>
    </w:p>
    <w:p w14:paraId="09E5689D" w14:textId="1EBCB037" w:rsidR="00F137FA" w:rsidRPr="00D05509" w:rsidRDefault="0060380C" w:rsidP="004C4BD3">
      <w:r>
        <w:tab/>
      </w:r>
    </w:p>
    <w:p w14:paraId="2029C6A8" w14:textId="49A0B468" w:rsidR="00C4324B" w:rsidRPr="007E6BED" w:rsidRDefault="00F137FA" w:rsidP="00111914">
      <w:pPr>
        <w:jc w:val="center"/>
        <w:rPr>
          <w:b/>
          <w:bCs/>
        </w:rPr>
      </w:pPr>
      <w:r w:rsidRPr="007E6BED">
        <w:rPr>
          <w:b/>
          <w:bCs/>
        </w:rPr>
        <w:t>Methods</w:t>
      </w:r>
    </w:p>
    <w:p w14:paraId="02794BA2" w14:textId="77777777" w:rsidR="00364BF9" w:rsidRDefault="00364BF9" w:rsidP="001245EA">
      <w:pPr>
        <w:pStyle w:val="ListParagraph"/>
        <w:ind w:left="0"/>
      </w:pPr>
    </w:p>
    <w:p w14:paraId="73080735" w14:textId="414DFC3D" w:rsidR="00F137FA" w:rsidRPr="001245EA" w:rsidRDefault="00F137FA" w:rsidP="001245EA">
      <w:pPr>
        <w:pStyle w:val="ListParagraph"/>
        <w:ind w:left="0"/>
      </w:pPr>
      <w:r>
        <w:t>The Modularity function in Gephi, a software to draw social networks is based on the Louvain algorithm</w:t>
      </w:r>
      <w:r w:rsidR="00970764">
        <w:t>.</w:t>
      </w:r>
      <w:r>
        <w:t xml:space="preserve"> </w:t>
      </w:r>
      <w:r w:rsidR="00175DA1" w:rsidRPr="00002309">
        <w:t xml:space="preserve">It is </w:t>
      </w:r>
      <w:r w:rsidR="00645168">
        <w:t xml:space="preserve">an </w:t>
      </w:r>
      <w:r w:rsidR="00175DA1" w:rsidRPr="00002309">
        <w:t xml:space="preserve">agglomerative procedure where communities continue to be turned into </w:t>
      </w:r>
      <w:proofErr w:type="spellStart"/>
      <w:r w:rsidR="00175DA1" w:rsidRPr="00002309">
        <w:t>supernodes</w:t>
      </w:r>
      <w:proofErr w:type="spellEnd"/>
      <w:r w:rsidR="00175DA1" w:rsidRPr="00002309">
        <w:t>. The procedure stops until no further grouping of the clusters in the partition increases the modularity to find the partition with the largest modularity.</w:t>
      </w:r>
      <w:r w:rsidR="001245EA">
        <w:t xml:space="preserve"> We used the default setting of modularity resolution in Gephi. </w:t>
      </w:r>
      <w:r>
        <w:t>This tool</w:t>
      </w:r>
      <w:r w:rsidRPr="00707460">
        <w:t xml:space="preserve"> </w:t>
      </w:r>
      <w:r>
        <w:t>help</w:t>
      </w:r>
      <w:r w:rsidR="00B47F39">
        <w:t>ed</w:t>
      </w:r>
      <w:r>
        <w:t xml:space="preserve"> us </w:t>
      </w:r>
      <w:r w:rsidRPr="00707460">
        <w:t xml:space="preserve">optimize </w:t>
      </w:r>
      <w:r w:rsidR="00791640">
        <w:t>visual representations</w:t>
      </w:r>
      <w:r w:rsidR="00791640" w:rsidRPr="00707460">
        <w:t xml:space="preserve"> </w:t>
      </w:r>
      <w:r w:rsidR="00791640">
        <w:t xml:space="preserve">of </w:t>
      </w:r>
      <w:r w:rsidRPr="00707460">
        <w:t>communities</w:t>
      </w:r>
      <w:r>
        <w:t xml:space="preserve">.  </w:t>
      </w:r>
    </w:p>
    <w:p w14:paraId="0520A472" w14:textId="77777777" w:rsidR="00F137FA" w:rsidRPr="00705942" w:rsidRDefault="00F137FA" w:rsidP="004C4BD3">
      <w:pPr>
        <w:rPr>
          <w:strike/>
        </w:rPr>
      </w:pPr>
    </w:p>
    <w:p w14:paraId="4FAD55C7" w14:textId="67D2783D" w:rsidR="00364BF9" w:rsidRDefault="004B4A93" w:rsidP="004C4BD3">
      <w:r w:rsidRPr="007E6BED">
        <w:rPr>
          <w:b/>
          <w:bCs/>
        </w:rPr>
        <w:t>Purpose</w:t>
      </w:r>
      <w:r w:rsidR="00364BF9">
        <w:rPr>
          <w:b/>
          <w:bCs/>
        </w:rPr>
        <w:t xml:space="preserve"> of the study</w:t>
      </w:r>
    </w:p>
    <w:p w14:paraId="785846F6" w14:textId="105BB253" w:rsidR="000E26EB" w:rsidRDefault="00171A94" w:rsidP="004C4BD3">
      <w:r>
        <w:t xml:space="preserve">In this research, </w:t>
      </w:r>
      <w:r w:rsidR="00732ABF">
        <w:t xml:space="preserve">we used </w:t>
      </w:r>
      <w:r w:rsidR="000A00E8">
        <w:t xml:space="preserve">modularity </w:t>
      </w:r>
      <w:r w:rsidR="00FC1BB8">
        <w:t>optimization</w:t>
      </w:r>
      <w:r w:rsidR="00D013E3">
        <w:t xml:space="preserve">, </w:t>
      </w:r>
      <w:r w:rsidR="00791640">
        <w:t xml:space="preserve">the </w:t>
      </w:r>
      <w:r w:rsidR="00D013E3">
        <w:t>Louvain algorithm</w:t>
      </w:r>
      <w:r w:rsidR="00970764">
        <w:t>,</w:t>
      </w:r>
      <w:r w:rsidR="00791640">
        <w:t xml:space="preserve"> </w:t>
      </w:r>
      <w:r w:rsidR="00D013E3">
        <w:t>as a community detection</w:t>
      </w:r>
      <w:r w:rsidR="00D00A60">
        <w:t xml:space="preserve"> method</w:t>
      </w:r>
      <w:r w:rsidR="00D013E3">
        <w:t xml:space="preserve"> to group</w:t>
      </w:r>
      <w:r w:rsidR="00732ABF">
        <w:t xml:space="preserve"> </w:t>
      </w:r>
      <w:r w:rsidR="00565ECA">
        <w:t>students who participated in asynchronous discussion</w:t>
      </w:r>
      <w:r w:rsidR="0000063E">
        <w:t xml:space="preserve"> </w:t>
      </w:r>
      <w:r>
        <w:t>to explore the group effectiveness by examining the network measures in global and local level</w:t>
      </w:r>
      <w:r w:rsidR="003D3409">
        <w:t>s</w:t>
      </w:r>
      <w:r w:rsidR="00B5639D">
        <w:t>.</w:t>
      </w:r>
      <w:r w:rsidR="00F43756">
        <w:t xml:space="preserve"> </w:t>
      </w:r>
      <w:r w:rsidR="00D44888">
        <w:t xml:space="preserve">Our main research </w:t>
      </w:r>
      <w:r w:rsidR="00B5639D">
        <w:t>q</w:t>
      </w:r>
      <w:r w:rsidR="004C4BD3">
        <w:t xml:space="preserve">uestions </w:t>
      </w:r>
      <w:r w:rsidR="009F14B3">
        <w:t xml:space="preserve">are: </w:t>
      </w:r>
    </w:p>
    <w:p w14:paraId="4DAEF2A9" w14:textId="77777777" w:rsidR="00866263" w:rsidRPr="0001392E" w:rsidRDefault="00866263" w:rsidP="00866263">
      <w:pPr>
        <w:pStyle w:val="ListParagraph"/>
        <w:numPr>
          <w:ilvl w:val="0"/>
          <w:numId w:val="6"/>
        </w:numPr>
      </w:pPr>
      <w:r>
        <w:t xml:space="preserve">What are the network characteristics in courses at a global level? </w:t>
      </w:r>
    </w:p>
    <w:p w14:paraId="4BA028D7" w14:textId="7BD9CD37" w:rsidR="00866263" w:rsidRPr="0001392E" w:rsidRDefault="00866263" w:rsidP="00866263">
      <w:pPr>
        <w:pStyle w:val="ListParagraph"/>
        <w:numPr>
          <w:ilvl w:val="0"/>
          <w:numId w:val="6"/>
        </w:numPr>
      </w:pPr>
      <w:r>
        <w:t>D</w:t>
      </w:r>
      <w:r w:rsidR="007E6BED">
        <w:t>o</w:t>
      </w:r>
      <w:r w:rsidRPr="0001392E">
        <w:t xml:space="preserve"> we clearly see defined groupings, or is the network highly connected in many directions?</w:t>
      </w:r>
    </w:p>
    <w:p w14:paraId="5A4BAC13" w14:textId="3118DCC4" w:rsidR="00866263" w:rsidRPr="0001392E" w:rsidRDefault="00866263" w:rsidP="00866263">
      <w:pPr>
        <w:pStyle w:val="ListParagraph"/>
        <w:numPr>
          <w:ilvl w:val="0"/>
          <w:numId w:val="6"/>
        </w:numPr>
      </w:pPr>
      <w:r w:rsidRPr="0001392E">
        <w:t xml:space="preserve">What are the characteristics </w:t>
      </w:r>
      <w:r w:rsidRPr="0001392E" w:rsidDel="00021C57">
        <w:t xml:space="preserve">in </w:t>
      </w:r>
      <w:r w:rsidRPr="0001392E">
        <w:t>groups</w:t>
      </w:r>
      <w:r>
        <w:t xml:space="preserve"> at a local level</w:t>
      </w:r>
      <w:r w:rsidRPr="0001392E">
        <w:t>? How do centrality measures allow us to analyze interaction?</w:t>
      </w:r>
    </w:p>
    <w:p w14:paraId="259F4ECE" w14:textId="77777777" w:rsidR="00364BF9" w:rsidRDefault="00364BF9" w:rsidP="00364BF9">
      <w:pPr>
        <w:pStyle w:val="NormalWeb"/>
        <w:spacing w:before="0" w:beforeAutospacing="0" w:after="0" w:afterAutospacing="0"/>
        <w:rPr>
          <w:b/>
          <w:bCs w:val="0"/>
          <w:color w:val="0E101A"/>
        </w:rPr>
      </w:pPr>
    </w:p>
    <w:p w14:paraId="6A31B5F7" w14:textId="0973AD8C" w:rsidR="009F3E60" w:rsidRPr="00250F30" w:rsidRDefault="00002309" w:rsidP="00002309">
      <w:pPr>
        <w:pStyle w:val="NormalWeb"/>
        <w:spacing w:before="0" w:beforeAutospacing="0" w:after="0" w:afterAutospacing="0"/>
        <w:rPr>
          <w:b/>
          <w:bCs w:val="0"/>
          <w:color w:val="000000" w:themeColor="text1"/>
        </w:rPr>
      </w:pPr>
      <w:r w:rsidRPr="00002309">
        <w:rPr>
          <w:b/>
          <w:color w:val="0E101A"/>
        </w:rPr>
        <w:lastRenderedPageBreak/>
        <w:t>Data Collection</w:t>
      </w:r>
    </w:p>
    <w:p w14:paraId="0ABB742B" w14:textId="35D5963F" w:rsidR="00002309" w:rsidRPr="00002309" w:rsidRDefault="002F00C6" w:rsidP="00002309">
      <w:pPr>
        <w:pStyle w:val="NormalWeb"/>
        <w:spacing w:before="0" w:beforeAutospacing="0" w:after="0" w:afterAutospacing="0"/>
        <w:rPr>
          <w:color w:val="0E101A"/>
        </w:rPr>
      </w:pPr>
      <w:r>
        <w:rPr>
          <w:color w:val="000000" w:themeColor="text1"/>
        </w:rPr>
        <w:t>We used</w:t>
      </w:r>
      <w:r w:rsidRPr="00002309">
        <w:rPr>
          <w:color w:val="000000" w:themeColor="text1"/>
        </w:rPr>
        <w:t xml:space="preserve"> </w:t>
      </w:r>
      <w:r w:rsidR="00002309" w:rsidRPr="00002309">
        <w:rPr>
          <w:color w:val="000000" w:themeColor="text1"/>
        </w:rPr>
        <w:t xml:space="preserve">anonymized </w:t>
      </w:r>
      <w:r>
        <w:rPr>
          <w:color w:val="000000" w:themeColor="text1"/>
        </w:rPr>
        <w:t xml:space="preserve">discussion </w:t>
      </w:r>
      <w:r w:rsidR="00002309" w:rsidRPr="00002309">
        <w:rPr>
          <w:color w:val="000000" w:themeColor="text1"/>
        </w:rPr>
        <w:t>data</w:t>
      </w:r>
      <w:r w:rsidR="00250F30">
        <w:rPr>
          <w:color w:val="000000" w:themeColor="text1"/>
        </w:rPr>
        <w:t xml:space="preserve"> </w:t>
      </w:r>
      <w:r>
        <w:rPr>
          <w:color w:val="000000" w:themeColor="text1"/>
        </w:rPr>
        <w:t xml:space="preserve">from </w:t>
      </w:r>
      <w:r w:rsidR="006562C9">
        <w:rPr>
          <w:color w:val="000000" w:themeColor="text1"/>
        </w:rPr>
        <w:t xml:space="preserve">an undergraduate </w:t>
      </w:r>
      <w:r w:rsidR="00DB7250">
        <w:rPr>
          <w:color w:val="000000" w:themeColor="text1"/>
        </w:rPr>
        <w:t xml:space="preserve">business </w:t>
      </w:r>
      <w:r w:rsidR="00985981">
        <w:rPr>
          <w:color w:val="000000" w:themeColor="text1"/>
        </w:rPr>
        <w:t>course</w:t>
      </w:r>
      <w:r w:rsidR="00AA38CD">
        <w:rPr>
          <w:color w:val="000000" w:themeColor="text1"/>
        </w:rPr>
        <w:t xml:space="preserve">, which matched our criteria for amount of interaction and </w:t>
      </w:r>
      <w:r w:rsidR="00356A1A">
        <w:rPr>
          <w:color w:val="000000" w:themeColor="text1"/>
        </w:rPr>
        <w:t xml:space="preserve">course </w:t>
      </w:r>
      <w:r w:rsidR="00AA38CD">
        <w:rPr>
          <w:color w:val="000000" w:themeColor="text1"/>
        </w:rPr>
        <w:t xml:space="preserve">duration. </w:t>
      </w:r>
      <w:r w:rsidR="00090896">
        <w:rPr>
          <w:color w:val="000000" w:themeColor="text1"/>
        </w:rPr>
        <w:t>The dataset</w:t>
      </w:r>
      <w:r w:rsidR="00B5639D">
        <w:rPr>
          <w:color w:val="000000" w:themeColor="text1"/>
        </w:rPr>
        <w:t>s</w:t>
      </w:r>
      <w:r w:rsidR="00090896">
        <w:rPr>
          <w:color w:val="000000" w:themeColor="text1"/>
        </w:rPr>
        <w:t xml:space="preserve"> </w:t>
      </w:r>
      <w:r w:rsidR="00AA38CD">
        <w:rPr>
          <w:color w:val="000000" w:themeColor="text1"/>
        </w:rPr>
        <w:t xml:space="preserve">were collected from a learning management </w:t>
      </w:r>
      <w:r w:rsidR="007379C7">
        <w:rPr>
          <w:color w:val="000000" w:themeColor="text1"/>
        </w:rPr>
        <w:t>system</w:t>
      </w:r>
      <w:r w:rsidR="00AA38CD">
        <w:rPr>
          <w:color w:val="000000" w:themeColor="text1"/>
        </w:rPr>
        <w:t xml:space="preserve"> and </w:t>
      </w:r>
      <w:r w:rsidR="002927EB">
        <w:rPr>
          <w:color w:val="000000" w:themeColor="text1"/>
        </w:rPr>
        <w:t xml:space="preserve">are from </w:t>
      </w:r>
      <w:r w:rsidR="00A5022D">
        <w:rPr>
          <w:color w:val="000000" w:themeColor="text1"/>
        </w:rPr>
        <w:t>three</w:t>
      </w:r>
      <w:r w:rsidR="000E1C84">
        <w:rPr>
          <w:color w:val="000000" w:themeColor="text1"/>
        </w:rPr>
        <w:t xml:space="preserve"> </w:t>
      </w:r>
      <w:r w:rsidR="00AA38CD">
        <w:rPr>
          <w:color w:val="000000" w:themeColor="text1"/>
        </w:rPr>
        <w:t xml:space="preserve">separate </w:t>
      </w:r>
      <w:r w:rsidR="00356A1A">
        <w:rPr>
          <w:color w:val="000000" w:themeColor="text1"/>
        </w:rPr>
        <w:t>instances of the course</w:t>
      </w:r>
      <w:r w:rsidR="000E1C84">
        <w:rPr>
          <w:color w:val="000000" w:themeColor="text1"/>
        </w:rPr>
        <w:t xml:space="preserve">. </w:t>
      </w:r>
      <w:r w:rsidR="00090896">
        <w:rPr>
          <w:color w:val="000000" w:themeColor="text1"/>
        </w:rPr>
        <w:t xml:space="preserve"> </w:t>
      </w:r>
      <w:r w:rsidR="00002309" w:rsidRPr="00002309">
        <w:rPr>
          <w:color w:val="0E101A"/>
        </w:rPr>
        <w:t xml:space="preserve">The </w:t>
      </w:r>
      <w:r w:rsidR="00061E3B">
        <w:rPr>
          <w:color w:val="0E101A"/>
        </w:rPr>
        <w:t>total number of posts</w:t>
      </w:r>
      <w:r w:rsidR="00172969">
        <w:rPr>
          <w:color w:val="0E101A"/>
        </w:rPr>
        <w:t xml:space="preserve"> and students </w:t>
      </w:r>
      <w:r w:rsidR="00E022F2">
        <w:rPr>
          <w:color w:val="0E101A"/>
        </w:rPr>
        <w:t>in each course</w:t>
      </w:r>
      <w:r w:rsidR="00172969">
        <w:rPr>
          <w:color w:val="0E101A"/>
        </w:rPr>
        <w:t xml:space="preserve"> </w:t>
      </w:r>
      <w:r w:rsidR="00E022F2">
        <w:rPr>
          <w:color w:val="0E101A"/>
        </w:rPr>
        <w:t>are</w:t>
      </w:r>
      <w:r w:rsidR="00172969">
        <w:rPr>
          <w:color w:val="0E101A"/>
        </w:rPr>
        <w:t xml:space="preserve"> in table </w:t>
      </w:r>
      <w:r w:rsidR="00481AFB">
        <w:rPr>
          <w:color w:val="0E101A"/>
        </w:rPr>
        <w:t>1</w:t>
      </w:r>
      <w:r w:rsidR="00172969">
        <w:rPr>
          <w:color w:val="0E101A"/>
        </w:rPr>
        <w:t>.</w:t>
      </w:r>
      <w:r w:rsidR="00002309" w:rsidRPr="00002309">
        <w:rPr>
          <w:color w:val="0E101A"/>
        </w:rPr>
        <w:t xml:space="preserve"> Students were given </w:t>
      </w:r>
      <w:r w:rsidR="006E2122">
        <w:rPr>
          <w:color w:val="0E101A"/>
        </w:rPr>
        <w:t xml:space="preserve">different </w:t>
      </w:r>
      <w:r w:rsidR="00AA38CD">
        <w:rPr>
          <w:color w:val="0E101A"/>
        </w:rPr>
        <w:t xml:space="preserve">reflective </w:t>
      </w:r>
      <w:r w:rsidR="00002309" w:rsidRPr="00002309">
        <w:rPr>
          <w:color w:val="0E101A"/>
        </w:rPr>
        <w:t>questions each week</w:t>
      </w:r>
      <w:r w:rsidR="006E2122">
        <w:rPr>
          <w:color w:val="0E101A"/>
        </w:rPr>
        <w:t xml:space="preserve"> and </w:t>
      </w:r>
      <w:r w:rsidR="004B2A9E">
        <w:rPr>
          <w:color w:val="0E101A"/>
        </w:rPr>
        <w:t>required</w:t>
      </w:r>
      <w:r w:rsidR="006E2122">
        <w:rPr>
          <w:color w:val="0E101A"/>
        </w:rPr>
        <w:t xml:space="preserve"> to write their opinions as well as replies to others</w:t>
      </w:r>
      <w:r w:rsidR="00002309" w:rsidRPr="00002309">
        <w:rPr>
          <w:color w:val="0E101A"/>
        </w:rPr>
        <w:t xml:space="preserve">. </w:t>
      </w:r>
    </w:p>
    <w:p w14:paraId="1F09A078" w14:textId="77777777" w:rsidR="00BB3928" w:rsidRDefault="00BB3928">
      <w:pPr>
        <w:pStyle w:val="Caption"/>
      </w:pPr>
    </w:p>
    <w:p w14:paraId="2B52D213" w14:textId="211ECC48" w:rsidR="00B87958" w:rsidRDefault="007B4CA2" w:rsidP="00111914">
      <w:pPr>
        <w:pStyle w:val="ListParagraph"/>
        <w:ind w:left="0"/>
        <w:jc w:val="center"/>
        <w:rPr>
          <w:b/>
          <w:bCs/>
        </w:rPr>
      </w:pPr>
      <w:r w:rsidRPr="00250F30">
        <w:rPr>
          <w:b/>
          <w:bCs/>
        </w:rPr>
        <w:t>Result</w:t>
      </w:r>
    </w:p>
    <w:p w14:paraId="45817501" w14:textId="77777777" w:rsidR="00364BF9" w:rsidRDefault="00364BF9" w:rsidP="0023087C">
      <w:pPr>
        <w:pStyle w:val="ListParagraph"/>
        <w:ind w:left="0"/>
      </w:pPr>
    </w:p>
    <w:p w14:paraId="4FDD69C3" w14:textId="5DF1C62D" w:rsidR="00250F30" w:rsidRPr="00911D11" w:rsidRDefault="00250F30" w:rsidP="0023087C">
      <w:pPr>
        <w:pStyle w:val="ListParagraph"/>
        <w:ind w:left="0"/>
        <w:rPr>
          <w:strike/>
        </w:rPr>
      </w:pPr>
      <w:r w:rsidRPr="00CE3915">
        <w:t xml:space="preserve">We first explored the data </w:t>
      </w:r>
      <w:r w:rsidR="00656E13" w:rsidRPr="00CE3915">
        <w:t>at a</w:t>
      </w:r>
      <w:r w:rsidR="0033383E" w:rsidRPr="00CE3915">
        <w:t xml:space="preserve"> global level </w:t>
      </w:r>
      <w:r w:rsidR="00656E13" w:rsidRPr="00CE3915">
        <w:t>where every single participant</w:t>
      </w:r>
      <w:r w:rsidR="000A274D" w:rsidRPr="00CE3915">
        <w:t xml:space="preserve"> is</w:t>
      </w:r>
      <w:r w:rsidR="00656E13" w:rsidRPr="00CE3915">
        <w:t xml:space="preserve"> captured as an entire network </w:t>
      </w:r>
      <w:r w:rsidR="00CE011B" w:rsidRPr="00CE3915">
        <w:t xml:space="preserve">to </w:t>
      </w:r>
      <w:r w:rsidR="006D4A37">
        <w:t>understand the</w:t>
      </w:r>
      <w:r w:rsidR="00371D79" w:rsidRPr="00CE3915">
        <w:t xml:space="preserve"> </w:t>
      </w:r>
      <w:r w:rsidR="00E36640">
        <w:t xml:space="preserve">structures of </w:t>
      </w:r>
      <w:r w:rsidR="0001340E">
        <w:t xml:space="preserve">the </w:t>
      </w:r>
      <w:r w:rsidR="00E36640">
        <w:t>network</w:t>
      </w:r>
      <w:r w:rsidR="00697AF0">
        <w:t xml:space="preserve"> </w:t>
      </w:r>
      <w:r w:rsidR="006D4A37">
        <w:t>with</w:t>
      </w:r>
      <w:r w:rsidR="00697AF0">
        <w:t xml:space="preserve"> network </w:t>
      </w:r>
      <w:r w:rsidR="006930A1">
        <w:t>measures and</w:t>
      </w:r>
      <w:r w:rsidR="0033383E" w:rsidRPr="00CE3915">
        <w:t xml:space="preserve"> </w:t>
      </w:r>
      <w:r w:rsidR="00D577AF">
        <w:t>investigate</w:t>
      </w:r>
      <w:r w:rsidR="008C3124">
        <w:t>d</w:t>
      </w:r>
      <w:r w:rsidR="00D577AF">
        <w:t xml:space="preserve"> </w:t>
      </w:r>
      <w:r w:rsidR="006D4A37">
        <w:t>one of the courses</w:t>
      </w:r>
      <w:r w:rsidR="00D577AF">
        <w:t xml:space="preserve"> </w:t>
      </w:r>
      <w:r w:rsidR="0033383E" w:rsidRPr="00CE3915">
        <w:t xml:space="preserve">to </w:t>
      </w:r>
      <w:r w:rsidR="00434D4F">
        <w:t xml:space="preserve">understand the interaction by groups generated by the Louvain algorithm. </w:t>
      </w:r>
      <w:r w:rsidR="006930A1">
        <w:t>Table 2 shows key metrics related to each of the course</w:t>
      </w:r>
      <w:r w:rsidR="00BF46FA">
        <w:t xml:space="preserve"> datasets (C4, C5, and C6). </w:t>
      </w:r>
    </w:p>
    <w:p w14:paraId="6FBB890B" w14:textId="77777777" w:rsidR="00836698" w:rsidRDefault="00836698" w:rsidP="0023087C">
      <w:pPr>
        <w:pStyle w:val="ListParagraph"/>
        <w:ind w:left="0"/>
        <w:rPr>
          <w:b/>
          <w:bCs/>
        </w:rPr>
      </w:pPr>
    </w:p>
    <w:p w14:paraId="20F99970" w14:textId="1F4C9DA4" w:rsidR="00364BF9" w:rsidRDefault="00E94BB8" w:rsidP="00111914">
      <w:pPr>
        <w:pStyle w:val="ListParagraph"/>
        <w:ind w:left="0"/>
      </w:pPr>
      <w:r w:rsidRPr="00111914">
        <w:rPr>
          <w:b/>
          <w:bCs/>
        </w:rPr>
        <w:t xml:space="preserve">Global level </w:t>
      </w:r>
    </w:p>
    <w:p w14:paraId="7A5F760D" w14:textId="594868A1" w:rsidR="00053B4D" w:rsidRPr="003729D9" w:rsidRDefault="00053B4D" w:rsidP="00053B4D">
      <w:pPr>
        <w:pStyle w:val="NormalWeb"/>
        <w:spacing w:before="0" w:beforeAutospacing="0" w:after="0" w:afterAutospacing="0"/>
      </w:pPr>
      <w:r w:rsidRPr="00053B4D">
        <w:rPr>
          <w:bCs w:val="0"/>
          <w:color w:val="0E101A"/>
        </w:rPr>
        <w:t>The number of nodes represents the number of students participating in the discussion, and the edge is the number of connections students made during the discussion. Degree describes the number of links or neighbors, and in an undirected network, the average weighted degree describes the average undirected link-related weight, which means repetitive interactions in pairs were counted without directionality. The results show a slightly higher number of edges and average weighted degree in C6 than in C4 though the number of nodes is smaller than C4 indicating interaction in C6 was more active. The number of nodes plays an essential role in the degree, but the degree does not proportionally increase by the nodes number. Students in Course 5 had less active interaction relative to the other two courses. </w:t>
      </w:r>
    </w:p>
    <w:p w14:paraId="270B4917" w14:textId="77777777" w:rsidR="00364BF9" w:rsidRDefault="00053B4D" w:rsidP="00053B4D">
      <w:pPr>
        <w:rPr>
          <w:color w:val="0E101A"/>
        </w:rPr>
      </w:pPr>
      <w:r w:rsidRPr="00053B4D">
        <w:rPr>
          <w:color w:val="0E101A"/>
        </w:rPr>
        <w:t>         </w:t>
      </w:r>
    </w:p>
    <w:p w14:paraId="3B40DA84" w14:textId="49E2D057" w:rsidR="00053B4D" w:rsidRPr="00053B4D" w:rsidRDefault="00053B4D" w:rsidP="00053B4D">
      <w:pPr>
        <w:rPr>
          <w:color w:val="0E101A"/>
        </w:rPr>
      </w:pPr>
      <w:r w:rsidRPr="00053B4D">
        <w:rPr>
          <w:color w:val="0E101A"/>
        </w:rPr>
        <w:t>The connectivity among neighbors is important in the structure because it represents how closely connected or clustered</w:t>
      </w:r>
      <w:r w:rsidR="003F2710">
        <w:rPr>
          <w:color w:val="0E101A"/>
        </w:rPr>
        <w:t xml:space="preserve"> </w:t>
      </w:r>
      <w:commentRangeStart w:id="4"/>
      <w:r w:rsidR="003F2710">
        <w:rPr>
          <w:color w:val="0E101A"/>
        </w:rPr>
        <w:t>the network is</w:t>
      </w:r>
      <w:r w:rsidR="000A655B">
        <w:rPr>
          <w:color w:val="0E101A"/>
        </w:rPr>
        <w:t>.</w:t>
      </w:r>
      <w:r w:rsidR="003F2710">
        <w:rPr>
          <w:color w:val="0E101A"/>
        </w:rPr>
        <w:t xml:space="preserve"> </w:t>
      </w:r>
      <w:commentRangeEnd w:id="4"/>
      <w:r w:rsidR="004671FD">
        <w:rPr>
          <w:rStyle w:val="CommentReference"/>
        </w:rPr>
        <w:commentReference w:id="4"/>
      </w:r>
      <w:r w:rsidRPr="00053B4D">
        <w:rPr>
          <w:color w:val="0E101A"/>
        </w:rPr>
        <w:t>The clustering coefficient is the ratio between the actual number of triangle</w:t>
      </w:r>
      <w:r w:rsidR="00C95EE6">
        <w:rPr>
          <w:color w:val="0E101A"/>
        </w:rPr>
        <w:t>s</w:t>
      </w:r>
      <w:r w:rsidRPr="00053B4D">
        <w:rPr>
          <w:color w:val="0E101A"/>
        </w:rPr>
        <w:t xml:space="preserve"> and the</w:t>
      </w:r>
      <w:r w:rsidR="005455C7">
        <w:rPr>
          <w:color w:val="0E101A"/>
        </w:rPr>
        <w:t xml:space="preserve"> </w:t>
      </w:r>
      <w:r w:rsidR="00DD7AF0">
        <w:rPr>
          <w:color w:val="0E101A"/>
        </w:rPr>
        <w:t>potential</w:t>
      </w:r>
      <w:r w:rsidRPr="00053B4D">
        <w:rPr>
          <w:color w:val="0E101A"/>
        </w:rPr>
        <w:t xml:space="preserve"> maximum number of triangles where the node could participate</w:t>
      </w:r>
      <w:r w:rsidR="00DD7AF0">
        <w:rPr>
          <w:color w:val="0E101A"/>
        </w:rPr>
        <w:t xml:space="preserve"> or</w:t>
      </w:r>
      <w:r w:rsidRPr="00053B4D">
        <w:rPr>
          <w:color w:val="0E101A"/>
        </w:rPr>
        <w:t xml:space="preserve"> the number of closed triangles relative to the potential triangles in the network, so</w:t>
      </w:r>
      <w:r w:rsidR="00A26B79">
        <w:rPr>
          <w:color w:val="0E101A"/>
        </w:rPr>
        <w:t xml:space="preserve"> when t</w:t>
      </w:r>
      <w:r w:rsidR="0023738C">
        <w:rPr>
          <w:color w:val="0E101A"/>
        </w:rPr>
        <w:t>he clustering coefficient</w:t>
      </w:r>
      <w:r w:rsidR="00A26B79">
        <w:rPr>
          <w:color w:val="0E101A"/>
        </w:rPr>
        <w:t xml:space="preserve"> is </w:t>
      </w:r>
      <w:r w:rsidR="0057014A">
        <w:rPr>
          <w:color w:val="0E101A"/>
        </w:rPr>
        <w:t>1</w:t>
      </w:r>
      <w:r w:rsidR="00203929">
        <w:rPr>
          <w:color w:val="0E101A"/>
        </w:rPr>
        <w:t xml:space="preserve"> </w:t>
      </w:r>
      <w:r w:rsidR="0023738C">
        <w:rPr>
          <w:color w:val="0E101A"/>
        </w:rPr>
        <w:t>(maximum)</w:t>
      </w:r>
      <w:r w:rsidR="0057014A">
        <w:rPr>
          <w:color w:val="0E101A"/>
        </w:rPr>
        <w:t xml:space="preserve">, </w:t>
      </w:r>
      <w:r w:rsidR="00232842">
        <w:rPr>
          <w:color w:val="0E101A"/>
        </w:rPr>
        <w:t xml:space="preserve">possible triangles and actual triangles </w:t>
      </w:r>
      <w:r w:rsidR="00270BF0">
        <w:rPr>
          <w:color w:val="0E101A"/>
        </w:rPr>
        <w:t>are equal</w:t>
      </w:r>
      <w:r w:rsidR="00016552">
        <w:rPr>
          <w:color w:val="0E101A"/>
        </w:rPr>
        <w:t xml:space="preserve">. </w:t>
      </w:r>
      <w:r w:rsidRPr="00053B4D">
        <w:rPr>
          <w:color w:val="0E101A"/>
        </w:rPr>
        <w:t xml:space="preserve">Generally, a high clustering coefficient can predict </w:t>
      </w:r>
      <w:proofErr w:type="spellStart"/>
      <w:r w:rsidR="00A117E0">
        <w:rPr>
          <w:color w:val="0E101A"/>
        </w:rPr>
        <w:t>well</w:t>
      </w:r>
      <w:r w:rsidR="00A117E0" w:rsidRPr="00053B4D">
        <w:rPr>
          <w:color w:val="0E101A"/>
        </w:rPr>
        <w:t xml:space="preserve"> </w:t>
      </w:r>
      <w:r w:rsidRPr="00053B4D">
        <w:rPr>
          <w:color w:val="0E101A"/>
        </w:rPr>
        <w:t>knit</w:t>
      </w:r>
      <w:proofErr w:type="spellEnd"/>
      <w:r w:rsidRPr="00053B4D">
        <w:rPr>
          <w:color w:val="0E101A"/>
        </w:rPr>
        <w:t xml:space="preserve"> social groups. In C6, about 37 percent of all possible graph triangles are complete, so we can assume this course has relatively dense networks because of this clustering coefficient relative to the C5, 28 percent. </w:t>
      </w:r>
    </w:p>
    <w:p w14:paraId="420BD54A" w14:textId="08F9881F" w:rsidR="00053B4D" w:rsidRPr="00053B4D" w:rsidRDefault="00053B4D" w:rsidP="00053B4D">
      <w:pPr>
        <w:rPr>
          <w:color w:val="0E101A"/>
        </w:rPr>
      </w:pPr>
      <w:r w:rsidRPr="00053B4D">
        <w:rPr>
          <w:color w:val="0E101A"/>
        </w:rPr>
        <w:t>           </w:t>
      </w:r>
      <w:r w:rsidR="00A323AF">
        <w:rPr>
          <w:color w:val="0E101A"/>
        </w:rPr>
        <w:t>As t</w:t>
      </w:r>
      <w:r w:rsidRPr="00053B4D">
        <w:rPr>
          <w:color w:val="0E101A"/>
        </w:rPr>
        <w:t>he diameter refers to the longest graph distance</w:t>
      </w:r>
      <w:r w:rsidR="004671FD">
        <w:rPr>
          <w:color w:val="0E101A"/>
        </w:rPr>
        <w:t xml:space="preserve"> </w:t>
      </w:r>
      <w:r w:rsidRPr="00053B4D">
        <w:rPr>
          <w:color w:val="0E101A"/>
        </w:rPr>
        <w:t xml:space="preserve">(maximum of the eccentricity) between any two nodes in the network, if it is 5, that represents the longest distance between two nodes in one network. </w:t>
      </w:r>
      <w:r w:rsidR="00F17F2D">
        <w:rPr>
          <w:color w:val="0E101A"/>
        </w:rPr>
        <w:t>Despite</w:t>
      </w:r>
      <w:r w:rsidRPr="00053B4D">
        <w:rPr>
          <w:color w:val="0E101A"/>
        </w:rPr>
        <w:t xml:space="preserve"> nodes </w:t>
      </w:r>
      <w:r w:rsidR="00F17F2D">
        <w:rPr>
          <w:color w:val="0E101A"/>
        </w:rPr>
        <w:t>being at</w:t>
      </w:r>
      <w:r w:rsidR="00F17F2D" w:rsidRPr="00053B4D">
        <w:rPr>
          <w:color w:val="0E101A"/>
        </w:rPr>
        <w:t xml:space="preserve"> </w:t>
      </w:r>
      <w:r w:rsidRPr="00053B4D">
        <w:rPr>
          <w:color w:val="0E101A"/>
        </w:rPr>
        <w:t xml:space="preserve">a greater distance from the center of the </w:t>
      </w:r>
      <w:proofErr w:type="gramStart"/>
      <w:r w:rsidRPr="00053B4D">
        <w:rPr>
          <w:color w:val="0E101A"/>
        </w:rPr>
        <w:t>graph</w:t>
      </w:r>
      <w:r w:rsidR="00F17F2D">
        <w:rPr>
          <w:color w:val="0E101A"/>
        </w:rPr>
        <w:t xml:space="preserve">, </w:t>
      </w:r>
      <w:r w:rsidR="00A323AF">
        <w:rPr>
          <w:color w:val="0E101A"/>
        </w:rPr>
        <w:t xml:space="preserve"> </w:t>
      </w:r>
      <w:r w:rsidR="00F17F2D">
        <w:rPr>
          <w:color w:val="0E101A"/>
        </w:rPr>
        <w:t>none</w:t>
      </w:r>
      <w:proofErr w:type="gramEnd"/>
      <w:r w:rsidR="00F17F2D">
        <w:rPr>
          <w:color w:val="0E101A"/>
        </w:rPr>
        <w:t xml:space="preserve"> should </w:t>
      </w:r>
      <w:r w:rsidRPr="00053B4D">
        <w:rPr>
          <w:color w:val="0E101A"/>
        </w:rPr>
        <w:t xml:space="preserve">be </w:t>
      </w:r>
      <w:r w:rsidR="00BD4FD8">
        <w:rPr>
          <w:color w:val="0E101A"/>
        </w:rPr>
        <w:t>farther than</w:t>
      </w:r>
      <w:r w:rsidR="00BD4FD8" w:rsidRPr="00053B4D">
        <w:rPr>
          <w:color w:val="0E101A"/>
        </w:rPr>
        <w:t xml:space="preserve"> </w:t>
      </w:r>
      <w:r w:rsidRPr="00053B4D">
        <w:rPr>
          <w:color w:val="0E101A"/>
        </w:rPr>
        <w:t>5</w:t>
      </w:r>
      <w:r w:rsidR="00BD4FD8">
        <w:rPr>
          <w:color w:val="0E101A"/>
        </w:rPr>
        <w:t xml:space="preserve"> nodes</w:t>
      </w:r>
      <w:r w:rsidRPr="00053B4D">
        <w:rPr>
          <w:color w:val="0E101A"/>
        </w:rPr>
        <w:t xml:space="preserve"> in </w:t>
      </w:r>
      <w:r w:rsidR="00A323AF">
        <w:rPr>
          <w:color w:val="0E101A"/>
        </w:rPr>
        <w:t>C</w:t>
      </w:r>
      <w:r w:rsidRPr="00053B4D">
        <w:rPr>
          <w:color w:val="0E101A"/>
        </w:rPr>
        <w:t>4 and 4</w:t>
      </w:r>
      <w:r w:rsidR="00BD4FD8">
        <w:rPr>
          <w:color w:val="0E101A"/>
        </w:rPr>
        <w:t xml:space="preserve"> nodes</w:t>
      </w:r>
      <w:r w:rsidRPr="00053B4D">
        <w:rPr>
          <w:color w:val="0E101A"/>
        </w:rPr>
        <w:t xml:space="preserve"> in </w:t>
      </w:r>
      <w:r w:rsidR="00A323AF">
        <w:rPr>
          <w:color w:val="0E101A"/>
        </w:rPr>
        <w:t>C</w:t>
      </w:r>
      <w:r w:rsidRPr="00053B4D">
        <w:rPr>
          <w:color w:val="0E101A"/>
        </w:rPr>
        <w:t xml:space="preserve">5 and </w:t>
      </w:r>
      <w:r w:rsidR="00A323AF">
        <w:rPr>
          <w:color w:val="0E101A"/>
        </w:rPr>
        <w:t>C</w:t>
      </w:r>
      <w:r w:rsidRPr="00053B4D">
        <w:rPr>
          <w:color w:val="0E101A"/>
        </w:rPr>
        <w:t>6</w:t>
      </w:r>
      <w:r w:rsidR="00A323AF">
        <w:rPr>
          <w:color w:val="0E101A"/>
        </w:rPr>
        <w:t xml:space="preserve">. </w:t>
      </w:r>
      <w:r w:rsidRPr="00053B4D">
        <w:rPr>
          <w:color w:val="0E101A"/>
        </w:rPr>
        <w:t xml:space="preserve"> </w:t>
      </w:r>
      <w:r w:rsidR="00A323AF">
        <w:rPr>
          <w:color w:val="0E101A"/>
        </w:rPr>
        <w:t>T</w:t>
      </w:r>
      <w:r w:rsidRPr="00053B4D">
        <w:rPr>
          <w:color w:val="0E101A"/>
        </w:rPr>
        <w:t>he average path length</w:t>
      </w:r>
      <w:r w:rsidR="00ED704C">
        <w:rPr>
          <w:color w:val="0E101A"/>
        </w:rPr>
        <w:t xml:space="preserve"> </w:t>
      </w:r>
      <w:r w:rsidRPr="00053B4D">
        <w:rPr>
          <w:color w:val="0E101A"/>
        </w:rPr>
        <w:t xml:space="preserve">(maximum eccentricity) was between 1.8 to 2. We </w:t>
      </w:r>
      <w:r w:rsidR="00A323AF">
        <w:rPr>
          <w:color w:val="0E101A"/>
        </w:rPr>
        <w:t>do not</w:t>
      </w:r>
      <w:r w:rsidRPr="00053B4D">
        <w:rPr>
          <w:color w:val="0E101A"/>
        </w:rPr>
        <w:t xml:space="preserve"> have outliers at the fringes of the network who should travel more than five steps to cross the graph</w:t>
      </w:r>
      <w:r w:rsidR="00A323AF">
        <w:rPr>
          <w:color w:val="0E101A"/>
        </w:rPr>
        <w:t xml:space="preserve"> in all </w:t>
      </w:r>
      <w:r w:rsidR="001711B4">
        <w:rPr>
          <w:color w:val="0E101A"/>
        </w:rPr>
        <w:t>courses</w:t>
      </w:r>
      <w:r w:rsidRPr="00053B4D">
        <w:rPr>
          <w:color w:val="0E101A"/>
        </w:rPr>
        <w:t>. The graph density is a measure of the level of connected edges within a network relative to the total possible values, ranging from 0 to 1, the maximal density. All courses have about 21- 26% of density, which describes how individuals are connected within networks</w:t>
      </w:r>
      <w:r w:rsidR="00080BC4">
        <w:rPr>
          <w:color w:val="0E101A"/>
        </w:rPr>
        <w:t>. That is,</w:t>
      </w:r>
      <w:r w:rsidRPr="00053B4D">
        <w:rPr>
          <w:color w:val="0E101A"/>
        </w:rPr>
        <w:t xml:space="preserve"> students were connected between 21 to 26 times out of 100 within one semester.</w:t>
      </w:r>
    </w:p>
    <w:p w14:paraId="145002F1" w14:textId="514C8B6B" w:rsidR="001245EA" w:rsidRDefault="00A01BF5" w:rsidP="00955CD0">
      <w:pPr>
        <w:pStyle w:val="ListParagraph"/>
        <w:ind w:left="0"/>
      </w:pPr>
      <w:r>
        <w:t xml:space="preserve"> </w:t>
      </w:r>
    </w:p>
    <w:p w14:paraId="271F2CB0" w14:textId="77777777" w:rsidR="00364BF9" w:rsidRDefault="00364BF9" w:rsidP="00DF0503">
      <w:pPr>
        <w:pStyle w:val="ListParagraph"/>
        <w:ind w:left="0"/>
        <w:rPr>
          <w:b/>
          <w:bCs/>
        </w:rPr>
      </w:pPr>
    </w:p>
    <w:p w14:paraId="3FE28093" w14:textId="77777777" w:rsidR="00364BF9" w:rsidRDefault="00364BF9" w:rsidP="00DF0503">
      <w:pPr>
        <w:pStyle w:val="ListParagraph"/>
        <w:ind w:left="0"/>
        <w:rPr>
          <w:b/>
          <w:bCs/>
        </w:rPr>
      </w:pPr>
    </w:p>
    <w:p w14:paraId="5D6E77B5" w14:textId="53B773CE" w:rsidR="00DF0503" w:rsidRPr="00111914" w:rsidRDefault="001245EA" w:rsidP="00DF0503">
      <w:pPr>
        <w:pStyle w:val="ListParagraph"/>
        <w:ind w:left="0"/>
        <w:rPr>
          <w:b/>
          <w:bCs/>
        </w:rPr>
      </w:pPr>
      <w:r w:rsidRPr="00111914">
        <w:rPr>
          <w:b/>
          <w:bCs/>
        </w:rPr>
        <w:lastRenderedPageBreak/>
        <w:t>Local level</w:t>
      </w:r>
    </w:p>
    <w:p w14:paraId="5E030B97" w14:textId="1D5F6A02" w:rsidR="00463952" w:rsidRDefault="00425B3D" w:rsidP="00363865">
      <w:r w:rsidRPr="00AA1F1F">
        <w:t>At the global level, we found out these network</w:t>
      </w:r>
      <w:r w:rsidR="00DE5245">
        <w:t xml:space="preserve"> sociograms</w:t>
      </w:r>
      <w:r w:rsidRPr="00AA1F1F">
        <w:t xml:space="preserve"> (figure 1) can not only represent the overall structure of students' interaction but also give a clue about the important </w:t>
      </w:r>
      <w:r>
        <w:t>individuals</w:t>
      </w:r>
      <w:r w:rsidRPr="00AA1F1F">
        <w:t xml:space="preserve"> within the network in different roles. As explained above, overall, a sparser, less centralized, and less weight</w:t>
      </w:r>
      <w:r w:rsidR="00AC4560">
        <w:t>ed</w:t>
      </w:r>
      <w:r w:rsidRPr="00AA1F1F">
        <w:t xml:space="preserve"> structure</w:t>
      </w:r>
      <w:r>
        <w:t xml:space="preserve"> appeared in C4 in comparison to</w:t>
      </w:r>
      <w:r w:rsidRPr="00AA1F1F">
        <w:t xml:space="preserve"> </w:t>
      </w:r>
      <w:r>
        <w:t>C</w:t>
      </w:r>
      <w:r w:rsidRPr="00AA1F1F">
        <w:t xml:space="preserve">5 and </w:t>
      </w:r>
      <w:r>
        <w:t>C</w:t>
      </w:r>
      <w:r w:rsidRPr="00AA1F1F">
        <w:t xml:space="preserve">6. In the </w:t>
      </w:r>
      <w:r w:rsidR="00DE5245">
        <w:t>sociograms</w:t>
      </w:r>
      <w:r w:rsidRPr="00AA1F1F">
        <w:t xml:space="preserve">, node colors represent different groups, and node sizes are degrees. </w:t>
      </w:r>
    </w:p>
    <w:p w14:paraId="06E41D15" w14:textId="77777777" w:rsidR="00364BF9" w:rsidRDefault="00364BF9" w:rsidP="00363865">
      <w:pPr>
        <w:pStyle w:val="ListParagraph"/>
        <w:keepNext/>
        <w:ind w:left="0"/>
      </w:pPr>
    </w:p>
    <w:p w14:paraId="766F52F6" w14:textId="70727E61" w:rsidR="00211D06" w:rsidRDefault="0001392E" w:rsidP="00363865">
      <w:pPr>
        <w:pStyle w:val="ListParagraph"/>
        <w:keepNext/>
        <w:ind w:left="0"/>
      </w:pPr>
      <w:r w:rsidRPr="0001392E">
        <w:t>At a local level, we analyzed the interaction by groups generated by the algorithm. For this paper, only one group was analyzed. The size of the groups is well distributed</w:t>
      </w:r>
      <w:r w:rsidR="003805B5">
        <w:t xml:space="preserve"> </w:t>
      </w:r>
      <w:r w:rsidR="00A07135">
        <w:t>though</w:t>
      </w:r>
      <w:r w:rsidR="003805B5">
        <w:t xml:space="preserve"> the modularity score is </w:t>
      </w:r>
      <w:r w:rsidR="00A07135">
        <w:t>low</w:t>
      </w:r>
      <w:r w:rsidR="00282339">
        <w:t xml:space="preserve"> </w:t>
      </w:r>
      <w:r w:rsidR="00A07135">
        <w:t>(Table 3)</w:t>
      </w:r>
      <w:r w:rsidR="003805B5">
        <w:t>.</w:t>
      </w:r>
      <w:r w:rsidRPr="0001392E">
        <w:t xml:space="preserve"> </w:t>
      </w:r>
      <w:r w:rsidR="00282339">
        <w:t>T</w:t>
      </w:r>
      <w:r w:rsidRPr="0001392E">
        <w:t>he interactions</w:t>
      </w:r>
      <w:r w:rsidR="00D11EF5">
        <w:t xml:space="preserve"> </w:t>
      </w:r>
      <w:r w:rsidRPr="0001392E">
        <w:t>(edges) within groups varies from 12 to 29. Group 1 and 2 show constant interaction in some pairs, and those interactions are not just within one pair, so we can assume that group 1</w:t>
      </w:r>
      <w:r w:rsidR="00992E9E">
        <w:t xml:space="preserve"> </w:t>
      </w:r>
      <w:commentRangeStart w:id="5"/>
      <w:r w:rsidRPr="0001392E">
        <w:t xml:space="preserve">and 2 </w:t>
      </w:r>
      <w:commentRangeEnd w:id="5"/>
      <w:r w:rsidR="00F9625B">
        <w:rPr>
          <w:rStyle w:val="CommentReference"/>
        </w:rPr>
        <w:commentReference w:id="5"/>
      </w:r>
      <w:r w:rsidRPr="0001392E">
        <w:t>are considered</w:t>
      </w:r>
      <w:r w:rsidR="00EE5F10">
        <w:t xml:space="preserve"> </w:t>
      </w:r>
      <w:r w:rsidRPr="0001392E">
        <w:t>communities</w:t>
      </w:r>
      <w:r w:rsidR="00EE5F10">
        <w:t xml:space="preserve"> </w:t>
      </w:r>
      <w:r w:rsidR="00282339">
        <w:t>(Figure 2)</w:t>
      </w:r>
      <w:r w:rsidRPr="0001392E">
        <w:t>. However, group 3</w:t>
      </w:r>
      <w:r w:rsidR="00992E9E">
        <w:t xml:space="preserve"> </w:t>
      </w:r>
      <w:r w:rsidRPr="0001392E">
        <w:t>shows a very light weight leaving only one pair communicating</w:t>
      </w:r>
      <w:r w:rsidR="00DB03F4">
        <w:t xml:space="preserve"> frequently</w:t>
      </w:r>
      <w:r w:rsidRPr="0001392E">
        <w:t xml:space="preserve">, although the nodes in the group are all connected. One interesting node in this graph is 49. This person works as a bridge who might influence the interaction over two clusters. As </w:t>
      </w:r>
      <w:proofErr w:type="gramStart"/>
      <w:r w:rsidRPr="0001392E">
        <w:t>expected</w:t>
      </w:r>
      <w:proofErr w:type="gramEnd"/>
      <w:r w:rsidR="001060FE">
        <w:t xml:space="preserve"> </w:t>
      </w:r>
      <w:r w:rsidRPr="0001392E">
        <w:t xml:space="preserve">while looking at </w:t>
      </w:r>
      <w:r w:rsidR="001060FE">
        <w:t xml:space="preserve">the </w:t>
      </w:r>
      <w:r w:rsidRPr="0001392E">
        <w:t>graphs, triangles(cliques) were less than 1 in group 3 but over 10 in group 2, so we see some gaps in groups from this algorithm</w:t>
      </w:r>
      <w:r w:rsidR="00EE5F10">
        <w:t xml:space="preserve"> </w:t>
      </w:r>
      <w:r w:rsidR="001060FE">
        <w:t>(Table 4)</w:t>
      </w:r>
      <w:r w:rsidRPr="0001392E">
        <w:t xml:space="preserve">.   </w:t>
      </w:r>
    </w:p>
    <w:p w14:paraId="3ECD8C59" w14:textId="77777777" w:rsidR="0001392E" w:rsidRDefault="0001392E" w:rsidP="00955CD0">
      <w:pPr>
        <w:pStyle w:val="ListParagraph"/>
        <w:ind w:left="0"/>
      </w:pPr>
    </w:p>
    <w:p w14:paraId="4EA21976" w14:textId="77777777" w:rsidR="00F11A32" w:rsidRPr="007E6BED" w:rsidRDefault="00F11A32" w:rsidP="00111914">
      <w:pPr>
        <w:jc w:val="center"/>
        <w:rPr>
          <w:b/>
          <w:bCs/>
        </w:rPr>
      </w:pPr>
      <w:commentRangeStart w:id="6"/>
      <w:r w:rsidRPr="007E6BED">
        <w:rPr>
          <w:b/>
          <w:bCs/>
        </w:rPr>
        <w:t xml:space="preserve">Conclusion </w:t>
      </w:r>
      <w:commentRangeEnd w:id="6"/>
      <w:r w:rsidR="00AD1F85">
        <w:rPr>
          <w:rStyle w:val="CommentReference"/>
        </w:rPr>
        <w:commentReference w:id="6"/>
      </w:r>
    </w:p>
    <w:p w14:paraId="1FFEC003" w14:textId="77777777" w:rsidR="00364BF9" w:rsidRDefault="00364BF9" w:rsidP="00F11A32"/>
    <w:p w14:paraId="47EF39D6" w14:textId="5AA2135A" w:rsidR="000F38FB" w:rsidRDefault="00BF5F47" w:rsidP="00F11A32">
      <w:r w:rsidRPr="00BF5F47">
        <w:t xml:space="preserve">We first created networks based on their interactions in three courses and compared them to understand the overall network structure in asynchronous discussion within a course. We found slight variances in measures by courses, but they were all within a range, with no extreme outcomes. In visualization, we could still observe the nodes at the fringes though they are connected. After this global level analysis, we used a modularity optimization method to group students and investigated this grouping method </w:t>
      </w:r>
      <w:r w:rsidR="006D324B">
        <w:t xml:space="preserve">to understand whether it provides a legitimate interpretation of </w:t>
      </w:r>
      <w:r w:rsidR="00F81744">
        <w:t xml:space="preserve">interactions. </w:t>
      </w:r>
      <w:r w:rsidR="000E6621">
        <w:t>T</w:t>
      </w:r>
      <w:r w:rsidR="00F81744">
        <w:t>he analysis provides</w:t>
      </w:r>
      <w:commentRangeStart w:id="7"/>
      <w:r w:rsidR="00EE5F10" w:rsidRPr="000164BD">
        <w:t xml:space="preserve"> weights and connections among participants</w:t>
      </w:r>
      <w:r w:rsidR="00F81744">
        <w:t xml:space="preserve">, but </w:t>
      </w:r>
      <w:r w:rsidR="00033F6F">
        <w:t xml:space="preserve">it does not mean that </w:t>
      </w:r>
      <w:r w:rsidR="00EE5F10">
        <w:t xml:space="preserve">all group members </w:t>
      </w:r>
      <w:r w:rsidR="00033F6F">
        <w:t>are</w:t>
      </w:r>
      <w:r w:rsidR="002D1500" w:rsidRPr="000164BD">
        <w:t xml:space="preserve"> equally connected </w:t>
      </w:r>
      <w:r w:rsidR="002579AB">
        <w:t>with</w:t>
      </w:r>
      <w:r w:rsidR="002D1500" w:rsidRPr="000164BD">
        <w:t xml:space="preserve">in groups </w:t>
      </w:r>
      <w:r w:rsidR="002579AB">
        <w:t>when it comes to</w:t>
      </w:r>
      <w:r w:rsidR="002D1500" w:rsidRPr="000164BD">
        <w:t xml:space="preserve"> outcomes at the local level.</w:t>
      </w:r>
      <w:r w:rsidR="00E728AD">
        <w:t xml:space="preserve"> </w:t>
      </w:r>
      <w:r w:rsidR="00C62BE3">
        <w:t>Nevertheless</w:t>
      </w:r>
      <w:r w:rsidR="00E728AD">
        <w:t>,</w:t>
      </w:r>
      <w:r w:rsidRPr="00BF5F47">
        <w:t xml:space="preserve"> </w:t>
      </w:r>
      <w:r w:rsidR="002579AB">
        <w:t>a few</w:t>
      </w:r>
      <w:r w:rsidRPr="00BF5F47">
        <w:t xml:space="preserve"> groups are still highly connected to </w:t>
      </w:r>
      <w:r w:rsidR="007A0DCC">
        <w:t xml:space="preserve">be </w:t>
      </w:r>
      <w:r w:rsidRPr="00BF5F47">
        <w:t>assume</w:t>
      </w:r>
      <w:r w:rsidR="007A0DCC">
        <w:t>d</w:t>
      </w:r>
      <w:r w:rsidRPr="00BF5F47">
        <w:t xml:space="preserve"> as communities</w:t>
      </w:r>
      <w:commentRangeEnd w:id="7"/>
      <w:r w:rsidR="00EA466E">
        <w:rPr>
          <w:rStyle w:val="CommentReference"/>
        </w:rPr>
        <w:commentReference w:id="7"/>
      </w:r>
      <w:r w:rsidR="0020504A">
        <w:t xml:space="preserve"> </w:t>
      </w:r>
      <w:r w:rsidR="0020504A" w:rsidRPr="000164BD">
        <w:t xml:space="preserve">and </w:t>
      </w:r>
      <w:r w:rsidR="00174B2F">
        <w:t>it</w:t>
      </w:r>
      <w:r w:rsidR="0020504A">
        <w:t xml:space="preserve"> </w:t>
      </w:r>
      <w:r w:rsidR="0020504A" w:rsidRPr="000164BD">
        <w:t xml:space="preserve">can be </w:t>
      </w:r>
      <w:r w:rsidR="00C62BE3">
        <w:t>very</w:t>
      </w:r>
      <w:r w:rsidR="0020504A">
        <w:t xml:space="preserve"> </w:t>
      </w:r>
      <w:r w:rsidR="007A0DCC">
        <w:t>influential</w:t>
      </w:r>
      <w:r w:rsidR="0020504A" w:rsidRPr="000164BD">
        <w:t xml:space="preserve"> for </w:t>
      </w:r>
      <w:r w:rsidR="007A0DCC">
        <w:t>the effective</w:t>
      </w:r>
      <w:r w:rsidR="0020504A" w:rsidRPr="000164BD">
        <w:t xml:space="preserve"> group formation</w:t>
      </w:r>
      <w:r w:rsidRPr="00BF5F47">
        <w:t>.</w:t>
      </w:r>
      <w:r w:rsidR="001F5402">
        <w:t xml:space="preserve"> That is, t</w:t>
      </w:r>
      <w:r w:rsidR="004038CF">
        <w:t xml:space="preserve">he </w:t>
      </w:r>
      <w:r w:rsidRPr="00BF5F47">
        <w:t xml:space="preserve">variations of network measures in groups proved </w:t>
      </w:r>
      <w:r w:rsidR="00A451B4">
        <w:t xml:space="preserve">whether the groups were </w:t>
      </w:r>
      <w:r w:rsidRPr="00BF5F47">
        <w:t>effective</w:t>
      </w:r>
      <w:r w:rsidR="00A451B4">
        <w:t xml:space="preserve">. </w:t>
      </w:r>
    </w:p>
    <w:p w14:paraId="3BB7A786" w14:textId="3CFB8B48" w:rsidR="00F11A32" w:rsidRDefault="00CC5440" w:rsidP="00F11A32">
      <w:r>
        <w:tab/>
      </w:r>
      <w:r w:rsidR="00BF5F47" w:rsidRPr="00BF5F47">
        <w:t xml:space="preserve">As </w:t>
      </w:r>
      <w:r w:rsidR="000C3C7F">
        <w:t>the data analysis</w:t>
      </w:r>
      <w:r w:rsidR="000C3C7F" w:rsidRPr="00BF5F47">
        <w:t xml:space="preserve"> </w:t>
      </w:r>
      <w:r w:rsidR="00BF5F47" w:rsidRPr="00BF5F47">
        <w:t xml:space="preserve">is only based on </w:t>
      </w:r>
      <w:r w:rsidR="000C3C7F">
        <w:t>student</w:t>
      </w:r>
      <w:r w:rsidR="000C3C7F" w:rsidRPr="00BF5F47">
        <w:t xml:space="preserve"> </w:t>
      </w:r>
      <w:r w:rsidR="00BF5F47" w:rsidRPr="00BF5F47">
        <w:t>discussion</w:t>
      </w:r>
      <w:r w:rsidR="000C3C7F">
        <w:t>s</w:t>
      </w:r>
      <w:r w:rsidR="00BF5F47" w:rsidRPr="00BF5F47">
        <w:t xml:space="preserve"> throughout the course without learner attributes, and the algorithm uses randomness and weight, </w:t>
      </w:r>
      <w:r w:rsidR="000C3C7F">
        <w:t>it may be difficult</w:t>
      </w:r>
      <w:r w:rsidR="00BF5F47" w:rsidRPr="00BF5F47">
        <w:t xml:space="preserve"> to generalize this algorithm </w:t>
      </w:r>
      <w:r w:rsidR="00E60161">
        <w:t>as</w:t>
      </w:r>
      <w:r w:rsidR="00E60161" w:rsidRPr="00BF5F47">
        <w:t xml:space="preserve"> </w:t>
      </w:r>
      <w:r w:rsidR="00BF5F47" w:rsidRPr="00BF5F47">
        <w:t>a reliable way for group formation of learners, but this could be an efficient way for grouping in large numbers</w:t>
      </w:r>
      <w:r w:rsidR="005455C7">
        <w:t xml:space="preserve"> </w:t>
      </w:r>
      <w:r w:rsidR="00BF5F47" w:rsidRPr="00BF5F47">
        <w:t>(Yassine, 2020). Also, we believe this method is an excellent way to analyze group relations to anticipate group effectiveness</w:t>
      </w:r>
      <w:r w:rsidR="00200B39">
        <w:t xml:space="preserve"> and this research will help expand the ways to group students </w:t>
      </w:r>
      <w:r w:rsidR="00D66DA3">
        <w:t xml:space="preserve">with their interaction patterns in online courses </w:t>
      </w:r>
      <w:r w:rsidR="00004AC3">
        <w:t>where</w:t>
      </w:r>
      <w:r w:rsidR="00D66DA3">
        <w:t xml:space="preserve"> </w:t>
      </w:r>
      <w:r w:rsidR="00004AC3">
        <w:t xml:space="preserve">asynchronous </w:t>
      </w:r>
      <w:r w:rsidR="00CC03E4">
        <w:t>discussion</w:t>
      </w:r>
      <w:r w:rsidR="000745CF">
        <w:t xml:space="preserve"> is </w:t>
      </w:r>
      <w:r w:rsidR="00BA06E7">
        <w:t xml:space="preserve">used </w:t>
      </w:r>
      <w:r w:rsidR="006F5DA2">
        <w:t xml:space="preserve">as </w:t>
      </w:r>
      <w:r w:rsidR="00E60161">
        <w:t>a</w:t>
      </w:r>
      <w:r w:rsidR="000E16B9">
        <w:t xml:space="preserve"> </w:t>
      </w:r>
      <w:r w:rsidR="00E60161">
        <w:t>s</w:t>
      </w:r>
      <w:r w:rsidR="006F19BD">
        <w:t>ignificant</w:t>
      </w:r>
      <w:r w:rsidR="006F5DA2">
        <w:t xml:space="preserve"> part of learning processes.</w:t>
      </w:r>
      <w:r w:rsidR="00CC03E4">
        <w:t xml:space="preserve">  </w:t>
      </w:r>
      <w:r w:rsidR="00BF5F47" w:rsidRPr="00BF5F47">
        <w:t>For future research, we will examine the discourse data aligning with the network data.</w:t>
      </w:r>
    </w:p>
    <w:p w14:paraId="7CD5A86F" w14:textId="77777777" w:rsidR="007E6BED" w:rsidRDefault="007E6BED" w:rsidP="002C7B78">
      <w:pPr>
        <w:pStyle w:val="ListParagraph"/>
        <w:ind w:left="0"/>
      </w:pPr>
    </w:p>
    <w:p w14:paraId="0E53FA0D" w14:textId="77777777" w:rsidR="00364BF9" w:rsidRDefault="00364BF9" w:rsidP="00364BF9">
      <w:pPr>
        <w:jc w:val="center"/>
        <w:rPr>
          <w:b/>
          <w:bCs/>
        </w:rPr>
      </w:pPr>
    </w:p>
    <w:p w14:paraId="10D10831" w14:textId="77777777" w:rsidR="00364BF9" w:rsidRDefault="00364BF9" w:rsidP="00364BF9">
      <w:pPr>
        <w:jc w:val="center"/>
        <w:rPr>
          <w:b/>
          <w:bCs/>
        </w:rPr>
      </w:pPr>
    </w:p>
    <w:p w14:paraId="18A357D5" w14:textId="77777777" w:rsidR="00364BF9" w:rsidRDefault="00364BF9" w:rsidP="00364BF9">
      <w:pPr>
        <w:jc w:val="center"/>
        <w:rPr>
          <w:b/>
          <w:bCs/>
        </w:rPr>
      </w:pPr>
    </w:p>
    <w:p w14:paraId="0DA7DF65" w14:textId="77777777" w:rsidR="00364BF9" w:rsidRDefault="00364BF9" w:rsidP="00364BF9">
      <w:pPr>
        <w:jc w:val="center"/>
        <w:rPr>
          <w:b/>
          <w:bCs/>
        </w:rPr>
      </w:pPr>
    </w:p>
    <w:p w14:paraId="1DB30BD3" w14:textId="77777777" w:rsidR="00364BF9" w:rsidRDefault="00364BF9" w:rsidP="00364BF9">
      <w:pPr>
        <w:jc w:val="center"/>
        <w:rPr>
          <w:b/>
          <w:bCs/>
        </w:rPr>
      </w:pPr>
    </w:p>
    <w:p w14:paraId="788E4B0F" w14:textId="77777777" w:rsidR="00364BF9" w:rsidRDefault="00364BF9" w:rsidP="00364BF9">
      <w:pPr>
        <w:jc w:val="center"/>
        <w:rPr>
          <w:b/>
          <w:bCs/>
        </w:rPr>
      </w:pPr>
    </w:p>
    <w:p w14:paraId="37CC8204" w14:textId="6C40446F" w:rsidR="007C0211" w:rsidRDefault="00FA3496" w:rsidP="00364BF9">
      <w:pPr>
        <w:jc w:val="center"/>
        <w:rPr>
          <w:b/>
          <w:bCs/>
        </w:rPr>
      </w:pPr>
      <w:r w:rsidRPr="00E728AD">
        <w:rPr>
          <w:b/>
          <w:bCs/>
        </w:rPr>
        <w:lastRenderedPageBreak/>
        <w:t>References</w:t>
      </w:r>
    </w:p>
    <w:p w14:paraId="1896D611" w14:textId="77777777" w:rsidR="00364BF9" w:rsidRDefault="00364BF9" w:rsidP="00111914">
      <w:pPr>
        <w:jc w:val="center"/>
      </w:pPr>
    </w:p>
    <w:p w14:paraId="7EB002DC" w14:textId="77777777" w:rsidR="00970764" w:rsidRDefault="00CE2A44" w:rsidP="00CE2A44">
      <w:r w:rsidRPr="00CE2A44">
        <w:t>Bell, S. T. (2007). Deep-level composition variables as predictors of team performance: A meta-</w:t>
      </w:r>
      <w:r w:rsidR="00970764">
        <w:tab/>
      </w:r>
      <w:r w:rsidRPr="00CE2A44">
        <w:t>analysis. </w:t>
      </w:r>
      <w:r w:rsidRPr="00CE2A44">
        <w:rPr>
          <w:i/>
          <w:iCs/>
        </w:rPr>
        <w:t>Journal of Applied Psychology, 92</w:t>
      </w:r>
      <w:r w:rsidRPr="00CE2A44">
        <w:t>(3), 595–615. </w:t>
      </w:r>
    </w:p>
    <w:p w14:paraId="00B3FEFC" w14:textId="3642F99A" w:rsidR="00CE2A44" w:rsidRDefault="00970764" w:rsidP="002210A6">
      <w:r>
        <w:tab/>
      </w:r>
      <w:hyperlink r:id="rId12" w:history="1">
        <w:r w:rsidRPr="00CE2A44">
          <w:rPr>
            <w:rStyle w:val="Hyperlink"/>
          </w:rPr>
          <w:t>https://doi.org/10.1037/0021-</w:t>
        </w:r>
        <w:r w:rsidRPr="00C0093D">
          <w:rPr>
            <w:rStyle w:val="Hyperlink"/>
          </w:rPr>
          <w:tab/>
        </w:r>
        <w:r w:rsidRPr="00CE2A44">
          <w:rPr>
            <w:rStyle w:val="Hyperlink"/>
          </w:rPr>
          <w:t>9010.92.3.595</w:t>
        </w:r>
      </w:hyperlink>
    </w:p>
    <w:p w14:paraId="2FB50FAC" w14:textId="0A848DC4" w:rsidR="001A4918" w:rsidRDefault="001A4918" w:rsidP="002210A6">
      <w:r w:rsidRPr="001A4918">
        <w:t xml:space="preserve">Blondel, V. D., Guillaume, J. L., </w:t>
      </w:r>
      <w:proofErr w:type="spellStart"/>
      <w:r w:rsidRPr="001A4918">
        <w:t>Lambiotte</w:t>
      </w:r>
      <w:proofErr w:type="spellEnd"/>
      <w:r w:rsidRPr="001A4918">
        <w:t xml:space="preserve">, R., &amp; Lefebvre, E. (2008). Fast unfolding of </w:t>
      </w:r>
      <w:r w:rsidR="00970764">
        <w:tab/>
      </w:r>
      <w:r w:rsidRPr="001A4918">
        <w:t>communities in large networks. </w:t>
      </w:r>
      <w:r w:rsidRPr="001A4918">
        <w:rPr>
          <w:i/>
          <w:iCs/>
        </w:rPr>
        <w:t xml:space="preserve">Journal of statistical mechanics: theory and </w:t>
      </w:r>
      <w:r w:rsidR="00970764">
        <w:rPr>
          <w:i/>
          <w:iCs/>
        </w:rPr>
        <w:tab/>
      </w:r>
      <w:r w:rsidRPr="001A4918">
        <w:rPr>
          <w:i/>
          <w:iCs/>
        </w:rPr>
        <w:t>experiment</w:t>
      </w:r>
      <w:r w:rsidRPr="001A4918">
        <w:t>, </w:t>
      </w:r>
      <w:r w:rsidRPr="001A4918">
        <w:rPr>
          <w:i/>
          <w:iCs/>
        </w:rPr>
        <w:t>2008</w:t>
      </w:r>
      <w:r w:rsidRPr="001A4918">
        <w:t>(10), P10008.</w:t>
      </w:r>
    </w:p>
    <w:p w14:paraId="731D07E0" w14:textId="04724B1B" w:rsidR="002210A6" w:rsidRDefault="002210A6">
      <w:r w:rsidRPr="002210A6">
        <w:t>Carolan, B. V. (2013). </w:t>
      </w:r>
      <w:r w:rsidRPr="002210A6">
        <w:rPr>
          <w:i/>
          <w:iCs/>
        </w:rPr>
        <w:t>Social network analysis and education: Theory, methods &amp; applications</w:t>
      </w:r>
      <w:r w:rsidRPr="002210A6">
        <w:t xml:space="preserve">. </w:t>
      </w:r>
      <w:r w:rsidR="00E728AD">
        <w:tab/>
      </w:r>
      <w:r w:rsidRPr="002210A6">
        <w:t>Sage Publications.</w:t>
      </w:r>
    </w:p>
    <w:p w14:paraId="2EA3993D" w14:textId="57B967F2" w:rsidR="002F69AD" w:rsidRDefault="002F69AD" w:rsidP="00D01D3D">
      <w:r w:rsidRPr="002F69AD">
        <w:t xml:space="preserve">De </w:t>
      </w:r>
      <w:proofErr w:type="spellStart"/>
      <w:r w:rsidRPr="002F69AD">
        <w:t>Dreu</w:t>
      </w:r>
      <w:proofErr w:type="spellEnd"/>
      <w:r w:rsidRPr="002F69AD">
        <w:t xml:space="preserve">, C. K. W., &amp; </w:t>
      </w:r>
      <w:proofErr w:type="spellStart"/>
      <w:r w:rsidRPr="002F69AD">
        <w:t>Weingart</w:t>
      </w:r>
      <w:proofErr w:type="spellEnd"/>
      <w:r w:rsidRPr="002F69AD">
        <w:t xml:space="preserve">, L. R. (2003). Task versus relationship conflict, team </w:t>
      </w:r>
      <w:r w:rsidR="00970764">
        <w:tab/>
      </w:r>
      <w:r w:rsidRPr="002F69AD">
        <w:t>performance, and team member satisfaction: A meta-analysis. </w:t>
      </w:r>
      <w:r w:rsidRPr="002F69AD">
        <w:rPr>
          <w:i/>
          <w:iCs/>
        </w:rPr>
        <w:t xml:space="preserve">Journal of Applied </w:t>
      </w:r>
      <w:r w:rsidR="00970764">
        <w:rPr>
          <w:i/>
          <w:iCs/>
        </w:rPr>
        <w:tab/>
      </w:r>
      <w:r w:rsidRPr="002F69AD">
        <w:rPr>
          <w:i/>
          <w:iCs/>
        </w:rPr>
        <w:t>Psychology, 88</w:t>
      </w:r>
      <w:r w:rsidRPr="002F69AD">
        <w:t>(4), 741–749. </w:t>
      </w:r>
      <w:hyperlink r:id="rId13" w:tgtFrame="_blank" w:history="1">
        <w:r w:rsidRPr="002F69AD">
          <w:rPr>
            <w:rStyle w:val="Hyperlink"/>
          </w:rPr>
          <w:t>https://doi.org/10.1037/0021-9010.88.4.741</w:t>
        </w:r>
      </w:hyperlink>
    </w:p>
    <w:p w14:paraId="0F56018D" w14:textId="2A2537B2" w:rsidR="00970764" w:rsidRPr="00E64F34" w:rsidRDefault="00970764" w:rsidP="00970764">
      <w:r w:rsidRPr="00E64F34">
        <w:t xml:space="preserve">Froehlich, D. E., Van </w:t>
      </w:r>
      <w:proofErr w:type="spellStart"/>
      <w:r w:rsidRPr="00E64F34">
        <w:t>Waes</w:t>
      </w:r>
      <w:proofErr w:type="spellEnd"/>
      <w:r w:rsidRPr="00E64F34">
        <w:t xml:space="preserve">, S., &amp; Schäfer, H. (2020). Linking quantitative and qualitative </w:t>
      </w:r>
      <w:r>
        <w:tab/>
      </w:r>
      <w:r w:rsidRPr="00E64F34">
        <w:t xml:space="preserve">network approaches: A review of mixed methods social network analysis in education </w:t>
      </w:r>
      <w:r>
        <w:tab/>
      </w:r>
      <w:r w:rsidRPr="00E64F34">
        <w:t>research. </w:t>
      </w:r>
      <w:r w:rsidRPr="00E64F34">
        <w:rPr>
          <w:i/>
          <w:iCs/>
        </w:rPr>
        <w:t>Review of Research in Education</w:t>
      </w:r>
      <w:r w:rsidRPr="00E64F34">
        <w:t>, </w:t>
      </w:r>
      <w:r w:rsidRPr="00E64F34">
        <w:rPr>
          <w:i/>
          <w:iCs/>
        </w:rPr>
        <w:t>44</w:t>
      </w:r>
      <w:r w:rsidRPr="00E64F34">
        <w:t>(1), 244-268.</w:t>
      </w:r>
    </w:p>
    <w:p w14:paraId="36F19A09" w14:textId="54F3DE5C" w:rsidR="00E728AD" w:rsidRDefault="00D01D3D" w:rsidP="00DA5543">
      <w:r w:rsidRPr="00D01D3D">
        <w:t xml:space="preserve">Girvan, M., &amp; Newman, M. E. (2002). Community structure in social and biological </w:t>
      </w:r>
      <w:r w:rsidR="00587DF1">
        <w:tab/>
      </w:r>
      <w:r w:rsidRPr="00D01D3D">
        <w:t>networks. </w:t>
      </w:r>
      <w:r w:rsidRPr="00D01D3D">
        <w:rPr>
          <w:i/>
          <w:iCs/>
        </w:rPr>
        <w:t>Proceedings of the national academy of sciences</w:t>
      </w:r>
      <w:r w:rsidRPr="00D01D3D">
        <w:t>, </w:t>
      </w:r>
      <w:r w:rsidRPr="00D01D3D">
        <w:rPr>
          <w:i/>
          <w:iCs/>
        </w:rPr>
        <w:t>99</w:t>
      </w:r>
      <w:r w:rsidRPr="00D01D3D">
        <w:t>(12), 7821-7826.</w:t>
      </w:r>
    </w:p>
    <w:p w14:paraId="6C2C516E" w14:textId="715348FB" w:rsidR="00DA5543" w:rsidRDefault="00DA5543" w:rsidP="00587DF1">
      <w:r w:rsidRPr="00DA5543">
        <w:t xml:space="preserve">Jalan, S., Sarkar, C., </w:t>
      </w:r>
      <w:proofErr w:type="spellStart"/>
      <w:r w:rsidRPr="00DA5543">
        <w:t>Madhusudanan</w:t>
      </w:r>
      <w:proofErr w:type="spellEnd"/>
      <w:r w:rsidRPr="00DA5543">
        <w:t xml:space="preserve">, A., &amp; Dwivedi, S. K. (2014). Uncovering randomness and </w:t>
      </w:r>
      <w:r>
        <w:tab/>
      </w:r>
      <w:r w:rsidRPr="00DA5543">
        <w:t>success in society. </w:t>
      </w:r>
      <w:proofErr w:type="spellStart"/>
      <w:r w:rsidRPr="00DA5543">
        <w:rPr>
          <w:i/>
          <w:iCs/>
        </w:rPr>
        <w:t>PloS</w:t>
      </w:r>
      <w:proofErr w:type="spellEnd"/>
      <w:r w:rsidRPr="00DA5543">
        <w:rPr>
          <w:i/>
          <w:iCs/>
        </w:rPr>
        <w:t xml:space="preserve"> one</w:t>
      </w:r>
      <w:r w:rsidRPr="00DA5543">
        <w:t>, </w:t>
      </w:r>
      <w:r w:rsidRPr="00DA5543">
        <w:rPr>
          <w:i/>
          <w:iCs/>
        </w:rPr>
        <w:t>9</w:t>
      </w:r>
      <w:r w:rsidRPr="00DA5543">
        <w:t>(2), e88249.</w:t>
      </w:r>
    </w:p>
    <w:p w14:paraId="74D0DFF9" w14:textId="4B654F8D" w:rsidR="00A40717" w:rsidRPr="00A40717" w:rsidRDefault="00A40717" w:rsidP="00A40717">
      <w:r w:rsidRPr="00A40717">
        <w:t xml:space="preserve">Jan, S.K., </w:t>
      </w:r>
      <w:proofErr w:type="spellStart"/>
      <w:r w:rsidRPr="00A40717">
        <w:t>Vlachopoulos</w:t>
      </w:r>
      <w:proofErr w:type="spellEnd"/>
      <w:r w:rsidRPr="00A40717">
        <w:t xml:space="preserve">, P. Social Network Analysis: A Framework for Identifying </w:t>
      </w:r>
      <w:r w:rsidR="00BB123E">
        <w:tab/>
      </w:r>
      <w:r w:rsidRPr="00A40717">
        <w:t>Communities in Higher Education Online Learning. </w:t>
      </w:r>
      <w:r w:rsidRPr="00A40717">
        <w:rPr>
          <w:i/>
          <w:iCs/>
        </w:rPr>
        <w:t>Tech Know Learn</w:t>
      </w:r>
      <w:r w:rsidRPr="00A40717">
        <w:t> </w:t>
      </w:r>
      <w:r w:rsidRPr="00A40717">
        <w:rPr>
          <w:b/>
          <w:bCs/>
        </w:rPr>
        <w:t>24, </w:t>
      </w:r>
      <w:r w:rsidRPr="00A40717">
        <w:t xml:space="preserve">621–639 </w:t>
      </w:r>
      <w:r w:rsidR="00BB123E">
        <w:tab/>
      </w:r>
      <w:r w:rsidRPr="00A40717">
        <w:t xml:space="preserve">(2019). </w:t>
      </w:r>
      <w:hyperlink r:id="rId14" w:history="1">
        <w:r w:rsidRPr="00A40717">
          <w:rPr>
            <w:rStyle w:val="Hyperlink"/>
          </w:rPr>
          <w:t>https://doi.org/10.1007/s10758-018-9375-y</w:t>
        </w:r>
      </w:hyperlink>
    </w:p>
    <w:p w14:paraId="4DE4ED80" w14:textId="3515D64C" w:rsidR="007D0002" w:rsidRDefault="00587DF1" w:rsidP="007D0002">
      <w:proofErr w:type="spellStart"/>
      <w:r w:rsidRPr="00587DF1">
        <w:t>Kourtellis</w:t>
      </w:r>
      <w:proofErr w:type="spellEnd"/>
      <w:r w:rsidRPr="00587DF1">
        <w:t xml:space="preserve">, N., </w:t>
      </w:r>
      <w:proofErr w:type="spellStart"/>
      <w:r w:rsidRPr="00587DF1">
        <w:t>Alahakoon</w:t>
      </w:r>
      <w:proofErr w:type="spellEnd"/>
      <w:r w:rsidRPr="00587DF1">
        <w:t xml:space="preserve">, T., </w:t>
      </w:r>
      <w:proofErr w:type="spellStart"/>
      <w:r w:rsidRPr="00587DF1">
        <w:t>Simha</w:t>
      </w:r>
      <w:proofErr w:type="spellEnd"/>
      <w:r w:rsidRPr="00587DF1">
        <w:t xml:space="preserve">, R., </w:t>
      </w:r>
      <w:proofErr w:type="spellStart"/>
      <w:r w:rsidRPr="00587DF1">
        <w:t>Iamniti</w:t>
      </w:r>
      <w:proofErr w:type="spellEnd"/>
      <w:r w:rsidRPr="00587DF1">
        <w:t xml:space="preserve">, A., &amp; Tripathi, R. (2013). Identifying high </w:t>
      </w:r>
      <w:r>
        <w:tab/>
      </w:r>
      <w:r w:rsidRPr="00587DF1">
        <w:t>betweenness centrality nodes in large social networks. </w:t>
      </w:r>
      <w:r w:rsidRPr="00587DF1">
        <w:rPr>
          <w:i/>
          <w:iCs/>
        </w:rPr>
        <w:t xml:space="preserve">Social Network Analysis and </w:t>
      </w:r>
      <w:r>
        <w:rPr>
          <w:i/>
          <w:iCs/>
        </w:rPr>
        <w:tab/>
      </w:r>
      <w:r w:rsidRPr="00587DF1">
        <w:rPr>
          <w:i/>
          <w:iCs/>
        </w:rPr>
        <w:t>Mining</w:t>
      </w:r>
      <w:r w:rsidRPr="00587DF1">
        <w:t>, </w:t>
      </w:r>
      <w:r w:rsidRPr="00587DF1">
        <w:rPr>
          <w:i/>
          <w:iCs/>
        </w:rPr>
        <w:t>3</w:t>
      </w:r>
      <w:r w:rsidRPr="00587DF1">
        <w:t>(4), 899-914.</w:t>
      </w:r>
    </w:p>
    <w:p w14:paraId="752F9FB0" w14:textId="4C71B445" w:rsidR="004E76DC" w:rsidRPr="004E76DC" w:rsidRDefault="004E76DC" w:rsidP="004E76DC">
      <w:r w:rsidRPr="004E76DC">
        <w:t>Kozlowski, S. W., &amp; Bell, B. S. (2003). Work groups and teams in organizations.</w:t>
      </w:r>
    </w:p>
    <w:p w14:paraId="3CFEE6B3" w14:textId="1709EBD2" w:rsidR="00BB123E" w:rsidRDefault="00BB123E" w:rsidP="00BB123E">
      <w:r w:rsidRPr="00342266">
        <w:t xml:space="preserve">Marsden, Peter V. </w:t>
      </w:r>
      <w:r>
        <w:t>(</w:t>
      </w:r>
      <w:r w:rsidRPr="00342266">
        <w:t>2004</w:t>
      </w:r>
      <w:r>
        <w:t>)</w:t>
      </w:r>
      <w:r w:rsidRPr="00342266">
        <w:t>. “</w:t>
      </w:r>
      <w:hyperlink r:id="rId15" w:history="1">
        <w:r w:rsidRPr="00342266">
          <w:rPr>
            <w:rStyle w:val="Hyperlink"/>
            <w:i/>
            <w:iCs/>
          </w:rPr>
          <w:t>Network Analysis</w:t>
        </w:r>
      </w:hyperlink>
      <w:r w:rsidRPr="00342266">
        <w:t xml:space="preserve">.” Encyclopedia of Social Measurement, edited by </w:t>
      </w:r>
      <w:r>
        <w:tab/>
      </w:r>
      <w:r w:rsidRPr="00342266">
        <w:t xml:space="preserve">Kimberly </w:t>
      </w:r>
      <w:proofErr w:type="spellStart"/>
      <w:r w:rsidRPr="00342266">
        <w:t>Kempf</w:t>
      </w:r>
      <w:proofErr w:type="spellEnd"/>
      <w:r w:rsidRPr="00342266">
        <w:t>-Leonard, 819-825. San Diego: Academic Press.</w:t>
      </w:r>
    </w:p>
    <w:p w14:paraId="562945BB" w14:textId="77777777" w:rsidR="003F138C" w:rsidRPr="003F138C" w:rsidRDefault="003F138C" w:rsidP="003F138C">
      <w:pPr>
        <w:rPr>
          <w:bCs/>
        </w:rPr>
      </w:pPr>
      <w:proofErr w:type="spellStart"/>
      <w:r w:rsidRPr="003F138C">
        <w:rPr>
          <w:bCs/>
        </w:rPr>
        <w:t>Magpili</w:t>
      </w:r>
      <w:proofErr w:type="spellEnd"/>
      <w:r w:rsidRPr="003F138C">
        <w:rPr>
          <w:bCs/>
        </w:rPr>
        <w:t xml:space="preserve">, N. C., &amp; </w:t>
      </w:r>
      <w:proofErr w:type="spellStart"/>
      <w:r w:rsidRPr="003F138C">
        <w:rPr>
          <w:bCs/>
        </w:rPr>
        <w:t>Pazos</w:t>
      </w:r>
      <w:proofErr w:type="spellEnd"/>
      <w:r w:rsidRPr="003F138C">
        <w:rPr>
          <w:bCs/>
        </w:rPr>
        <w:t>, P. (2018). Self-managing team performance: A systematic</w:t>
      </w:r>
    </w:p>
    <w:p w14:paraId="0864F4D3" w14:textId="1893BCE6" w:rsidR="003F138C" w:rsidRPr="003F138C" w:rsidRDefault="00E728AD" w:rsidP="003F138C">
      <w:pPr>
        <w:rPr>
          <w:bCs/>
        </w:rPr>
      </w:pPr>
      <w:r>
        <w:rPr>
          <w:bCs/>
        </w:rPr>
        <w:tab/>
      </w:r>
      <w:r w:rsidR="003F138C" w:rsidRPr="003F138C">
        <w:rPr>
          <w:bCs/>
        </w:rPr>
        <w:t>review of multilevel input factors. Small Group Research, 49(1), 3–33. https://</w:t>
      </w:r>
    </w:p>
    <w:p w14:paraId="6AB50082" w14:textId="30B67DAE" w:rsidR="00BB123E" w:rsidRPr="00ED1943" w:rsidRDefault="00E728AD" w:rsidP="00BB123E">
      <w:pPr>
        <w:rPr>
          <w:bCs/>
        </w:rPr>
      </w:pPr>
      <w:r>
        <w:rPr>
          <w:bCs/>
        </w:rPr>
        <w:tab/>
      </w:r>
      <w:r w:rsidR="003F138C" w:rsidRPr="003F138C">
        <w:rPr>
          <w:bCs/>
        </w:rPr>
        <w:t>doi.org/10.1177/1046496417710500</w:t>
      </w:r>
    </w:p>
    <w:p w14:paraId="2E0C1590" w14:textId="63FD23DB" w:rsidR="003F138C" w:rsidRPr="00ED1943" w:rsidRDefault="00BB123E" w:rsidP="003F138C">
      <w:proofErr w:type="spellStart"/>
      <w:r w:rsidRPr="00970764">
        <w:t>Menczer</w:t>
      </w:r>
      <w:proofErr w:type="spellEnd"/>
      <w:r w:rsidRPr="00970764">
        <w:t>, F., Fortunato, S., &amp; Davis, C. (2020). </w:t>
      </w:r>
      <w:r w:rsidRPr="00970764">
        <w:rPr>
          <w:i/>
          <w:iCs/>
        </w:rPr>
        <w:t>A First Course in Network Science</w:t>
      </w:r>
      <w:r w:rsidRPr="00970764">
        <w:t xml:space="preserve">. Cambridge: </w:t>
      </w:r>
      <w:r>
        <w:tab/>
      </w:r>
      <w:r w:rsidRPr="00970764">
        <w:t>Cambridge University Press. doi:10.1017/9781108653947</w:t>
      </w:r>
    </w:p>
    <w:p w14:paraId="248FE01B" w14:textId="187B8FDC" w:rsidR="00E35444" w:rsidRDefault="00D66863" w:rsidP="007D0002">
      <w:r w:rsidRPr="00D66863">
        <w:t xml:space="preserve">Müller, A., </w:t>
      </w:r>
      <w:proofErr w:type="spellStart"/>
      <w:r w:rsidRPr="00D66863">
        <w:t>Bellhäuser</w:t>
      </w:r>
      <w:proofErr w:type="spellEnd"/>
      <w:r w:rsidRPr="00D66863">
        <w:t xml:space="preserve">, H., </w:t>
      </w:r>
      <w:proofErr w:type="spellStart"/>
      <w:r w:rsidRPr="00D66863">
        <w:t>Konert</w:t>
      </w:r>
      <w:proofErr w:type="spellEnd"/>
      <w:r w:rsidRPr="00D66863">
        <w:t xml:space="preserve">, J., &amp; </w:t>
      </w:r>
      <w:proofErr w:type="spellStart"/>
      <w:r w:rsidRPr="00D66863">
        <w:t>Röpke</w:t>
      </w:r>
      <w:proofErr w:type="spellEnd"/>
      <w:r w:rsidRPr="00D66863">
        <w:t xml:space="preserve">, R. (2022). Effects of group formation on student </w:t>
      </w:r>
      <w:r w:rsidR="00E35444">
        <w:tab/>
      </w:r>
      <w:r w:rsidRPr="00D66863">
        <w:t>satisfaction and performance: A field experiment. </w:t>
      </w:r>
      <w:r w:rsidRPr="00D66863">
        <w:rPr>
          <w:i/>
          <w:iCs/>
        </w:rPr>
        <w:t>Small Group Research</w:t>
      </w:r>
      <w:r w:rsidRPr="00D66863">
        <w:t>, </w:t>
      </w:r>
      <w:r w:rsidRPr="00D66863">
        <w:rPr>
          <w:i/>
          <w:iCs/>
        </w:rPr>
        <w:t>53</w:t>
      </w:r>
      <w:r w:rsidRPr="00D66863">
        <w:t>(2), 244-273.</w:t>
      </w:r>
    </w:p>
    <w:p w14:paraId="0A05091C" w14:textId="4A97249B" w:rsidR="001C45D8" w:rsidRDefault="001C45D8" w:rsidP="007D0002">
      <w:r w:rsidRPr="001C45D8">
        <w:t>Newman, M. (2018). </w:t>
      </w:r>
      <w:r w:rsidRPr="001C45D8">
        <w:rPr>
          <w:i/>
          <w:iCs/>
        </w:rPr>
        <w:t>Networks</w:t>
      </w:r>
      <w:r w:rsidRPr="001C45D8">
        <w:t>. Oxford university press.</w:t>
      </w:r>
    </w:p>
    <w:p w14:paraId="48AA6791" w14:textId="7A2ECCE7" w:rsidR="00970764" w:rsidRDefault="007D0002" w:rsidP="005C51D1">
      <w:r w:rsidRPr="007D0002">
        <w:t xml:space="preserve">Newman, M. E., &amp; Girvan, M. (2004). Finding and evaluating community structure in </w:t>
      </w:r>
      <w:r w:rsidR="00587DF1">
        <w:tab/>
      </w:r>
      <w:r w:rsidRPr="007D0002">
        <w:t>networks. </w:t>
      </w:r>
      <w:r w:rsidRPr="007D0002">
        <w:rPr>
          <w:i/>
          <w:iCs/>
        </w:rPr>
        <w:t>Physical review E</w:t>
      </w:r>
      <w:r w:rsidRPr="007D0002">
        <w:t>, </w:t>
      </w:r>
      <w:r w:rsidRPr="007D0002">
        <w:rPr>
          <w:i/>
          <w:iCs/>
        </w:rPr>
        <w:t>69</w:t>
      </w:r>
      <w:r w:rsidRPr="007D0002">
        <w:t>(2), 026113.</w:t>
      </w:r>
    </w:p>
    <w:p w14:paraId="68C2B66A" w14:textId="42A86525" w:rsidR="00D31273" w:rsidRDefault="005C51D1">
      <w:r w:rsidRPr="005C51D1">
        <w:t xml:space="preserve">Ouyang, F., &amp; </w:t>
      </w:r>
      <w:proofErr w:type="spellStart"/>
      <w:r w:rsidRPr="005C51D1">
        <w:t>Scharber</w:t>
      </w:r>
      <w:proofErr w:type="spellEnd"/>
      <w:r w:rsidRPr="005C51D1">
        <w:t xml:space="preserve">, C. (2017). The influences of an experienced instructor’s discussion </w:t>
      </w:r>
      <w:r w:rsidR="00BB123E">
        <w:tab/>
      </w:r>
      <w:r w:rsidRPr="005C51D1">
        <w:t xml:space="preserve">design and facilitation on an online learning community development: A social network </w:t>
      </w:r>
      <w:r w:rsidR="00BB123E">
        <w:tab/>
      </w:r>
      <w:r w:rsidRPr="005C51D1">
        <w:t>analysis study. </w:t>
      </w:r>
      <w:r w:rsidRPr="005C51D1">
        <w:rPr>
          <w:i/>
          <w:iCs/>
        </w:rPr>
        <w:t>The Internet and Higher Education</w:t>
      </w:r>
      <w:r w:rsidRPr="005C51D1">
        <w:t>, </w:t>
      </w:r>
      <w:r w:rsidRPr="005C51D1">
        <w:rPr>
          <w:i/>
          <w:iCs/>
        </w:rPr>
        <w:t>35</w:t>
      </w:r>
      <w:r w:rsidRPr="005C51D1">
        <w:t>, 34</w:t>
      </w:r>
      <w:r>
        <w:t xml:space="preserve"> </w:t>
      </w:r>
      <w:r w:rsidR="00BB123E">
        <w:tab/>
      </w:r>
      <w:r w:rsidRPr="005C51D1">
        <w:t>47. </w:t>
      </w:r>
      <w:hyperlink r:id="rId16" w:history="1">
        <w:r w:rsidRPr="005C51D1">
          <w:rPr>
            <w:rStyle w:val="Hyperlink"/>
          </w:rPr>
          <w:t>https://doi.org/10.1016/j.iheduc.2017.07.002</w:t>
        </w:r>
      </w:hyperlink>
    </w:p>
    <w:p w14:paraId="1C5396EF" w14:textId="2710256E" w:rsidR="00D31273" w:rsidRPr="0039066F" w:rsidRDefault="004376E3" w:rsidP="00D31273">
      <w:pPr>
        <w:ind w:hanging="480"/>
        <w:rPr>
          <w:color w:val="000000"/>
        </w:rPr>
      </w:pPr>
      <w:r>
        <w:rPr>
          <w:color w:val="000000"/>
        </w:rPr>
        <w:tab/>
      </w:r>
      <w:r w:rsidR="00D31273" w:rsidRPr="0039066F">
        <w:rPr>
          <w:color w:val="000000"/>
        </w:rPr>
        <w:t xml:space="preserve">Rodríguez, D., Sicilia, M. Á., Sánchez-Alonso, S., </w:t>
      </w:r>
      <w:proofErr w:type="spellStart"/>
      <w:r w:rsidR="00D31273" w:rsidRPr="0039066F">
        <w:rPr>
          <w:color w:val="000000"/>
        </w:rPr>
        <w:t>Lezcano</w:t>
      </w:r>
      <w:proofErr w:type="spellEnd"/>
      <w:r w:rsidR="00D31273" w:rsidRPr="0039066F">
        <w:rPr>
          <w:color w:val="000000"/>
        </w:rPr>
        <w:t>, L., &amp; García-</w:t>
      </w:r>
      <w:proofErr w:type="spellStart"/>
      <w:r w:rsidR="00D31273" w:rsidRPr="0039066F">
        <w:rPr>
          <w:color w:val="000000"/>
        </w:rPr>
        <w:t>Barriocanal</w:t>
      </w:r>
      <w:proofErr w:type="spellEnd"/>
      <w:r w:rsidR="00D31273" w:rsidRPr="0039066F">
        <w:rPr>
          <w:color w:val="000000"/>
        </w:rPr>
        <w:t xml:space="preserve">, E. (2011). </w:t>
      </w:r>
      <w:r w:rsidR="00BB123E">
        <w:rPr>
          <w:color w:val="000000"/>
        </w:rPr>
        <w:tab/>
      </w:r>
      <w:r w:rsidR="00D31273" w:rsidRPr="0039066F">
        <w:rPr>
          <w:color w:val="000000"/>
        </w:rPr>
        <w:t>Exploring affiliation network models as a collaborative filtering mechanism in e-</w:t>
      </w:r>
      <w:r w:rsidR="00BB123E">
        <w:rPr>
          <w:color w:val="000000"/>
        </w:rPr>
        <w:tab/>
      </w:r>
      <w:r w:rsidR="00D31273" w:rsidRPr="0039066F">
        <w:rPr>
          <w:color w:val="000000"/>
        </w:rPr>
        <w:t>learning. </w:t>
      </w:r>
      <w:r w:rsidR="00D31273" w:rsidRPr="0039066F">
        <w:rPr>
          <w:i/>
          <w:iCs/>
          <w:color w:val="000000"/>
        </w:rPr>
        <w:t>Interactive Learning Environments</w:t>
      </w:r>
      <w:r w:rsidR="00D31273" w:rsidRPr="0039066F">
        <w:rPr>
          <w:color w:val="000000"/>
        </w:rPr>
        <w:t>, </w:t>
      </w:r>
      <w:r w:rsidR="00D31273" w:rsidRPr="0039066F">
        <w:rPr>
          <w:i/>
          <w:iCs/>
          <w:color w:val="000000"/>
        </w:rPr>
        <w:t>19</w:t>
      </w:r>
      <w:r w:rsidR="00D31273" w:rsidRPr="0039066F">
        <w:rPr>
          <w:color w:val="000000"/>
        </w:rPr>
        <w:t>(4), 317-331.</w:t>
      </w:r>
    </w:p>
    <w:p w14:paraId="50D493D6" w14:textId="10DCFBC5" w:rsidR="00843086" w:rsidRDefault="00843086">
      <w:r w:rsidRPr="00843086">
        <w:lastRenderedPageBreak/>
        <w:t xml:space="preserve">Vincent D Blondel, Jean-Loup Guillaume, Renaud </w:t>
      </w:r>
      <w:proofErr w:type="spellStart"/>
      <w:r w:rsidRPr="00843086">
        <w:t>Lambiotte</w:t>
      </w:r>
      <w:proofErr w:type="spellEnd"/>
      <w:r w:rsidRPr="00843086">
        <w:t>, Etienne Lefebvre</w:t>
      </w:r>
      <w:r w:rsidR="007E6BED">
        <w:t xml:space="preserve"> (2008)</w:t>
      </w:r>
      <w:r w:rsidRPr="00843086">
        <w:t xml:space="preserve"> Fast </w:t>
      </w:r>
      <w:r w:rsidR="007E6BED">
        <w:tab/>
      </w:r>
      <w:r w:rsidRPr="00843086">
        <w:t xml:space="preserve">unfolding of communities in large networks, in Journal of Statistical Mechanics: Theory </w:t>
      </w:r>
      <w:r w:rsidR="007E6BED">
        <w:tab/>
      </w:r>
      <w:r w:rsidRPr="00843086">
        <w:t>and Experiment</w:t>
      </w:r>
    </w:p>
    <w:p w14:paraId="2BC9BB4D" w14:textId="2E4D5900" w:rsidR="00BB123E" w:rsidRDefault="00BB123E" w:rsidP="00BB123E">
      <w:r w:rsidRPr="00171B65">
        <w:t>Wasserman, S., &amp; Faust, K. (1994). Social network analysis: Methods and applications.</w:t>
      </w:r>
    </w:p>
    <w:p w14:paraId="00E3698D" w14:textId="4A3AFC48" w:rsidR="00BB123E" w:rsidRDefault="00BB123E" w:rsidP="00BB123E">
      <w:r w:rsidRPr="004376E3">
        <w:t xml:space="preserve">Weinberger, A., </w:t>
      </w:r>
      <w:proofErr w:type="spellStart"/>
      <w:r w:rsidRPr="004376E3">
        <w:t>Ertl</w:t>
      </w:r>
      <w:proofErr w:type="spellEnd"/>
      <w:r w:rsidRPr="004376E3">
        <w:t xml:space="preserve">, B., Fischer, F., &amp; Mandl, H. (2005). Epistemic and social scripts in </w:t>
      </w:r>
      <w:r>
        <w:tab/>
      </w:r>
      <w:proofErr w:type="spellStart"/>
      <w:proofErr w:type="gramStart"/>
      <w:r w:rsidRPr="004376E3">
        <w:t>computer?supported</w:t>
      </w:r>
      <w:proofErr w:type="spellEnd"/>
      <w:proofErr w:type="gramEnd"/>
      <w:r w:rsidRPr="004376E3">
        <w:t xml:space="preserve"> collaborative learning. </w:t>
      </w:r>
      <w:r w:rsidRPr="004376E3">
        <w:rPr>
          <w:i/>
          <w:iCs/>
        </w:rPr>
        <w:t>Instructional Science</w:t>
      </w:r>
      <w:r w:rsidRPr="004376E3">
        <w:t>, </w:t>
      </w:r>
      <w:r w:rsidRPr="004376E3">
        <w:rPr>
          <w:i/>
          <w:iCs/>
        </w:rPr>
        <w:t>33</w:t>
      </w:r>
      <w:r w:rsidRPr="004376E3">
        <w:t>(1), 1–</w:t>
      </w:r>
      <w:r>
        <w:tab/>
      </w:r>
      <w:r w:rsidRPr="004376E3">
        <w:t>30. </w:t>
      </w:r>
      <w:hyperlink r:id="rId17" w:history="1">
        <w:r w:rsidRPr="004376E3">
          <w:rPr>
            <w:rStyle w:val="Hyperlink"/>
          </w:rPr>
          <w:t>https://doi.org/10.1007/s11251-004-2322-4</w:t>
        </w:r>
      </w:hyperlink>
    </w:p>
    <w:p w14:paraId="42EE6F57" w14:textId="2DDEC1E4" w:rsidR="006C5620" w:rsidRDefault="006C5620" w:rsidP="006C5620">
      <w:r w:rsidRPr="006C5620">
        <w:rPr>
          <w:bCs/>
        </w:rPr>
        <w:t xml:space="preserve">Yang, D. Liu, J. Liu (2010). Discovering communities from social networks: methodologies and </w:t>
      </w:r>
      <w:r w:rsidR="00ED1943">
        <w:rPr>
          <w:bCs/>
        </w:rPr>
        <w:tab/>
      </w:r>
      <w:r w:rsidRPr="006C5620">
        <w:rPr>
          <w:bCs/>
        </w:rPr>
        <w:t xml:space="preserve">applications. Handbook of Social Network Technologies and </w:t>
      </w:r>
      <w:r w:rsidRPr="006C5620">
        <w:rPr>
          <w:bCs/>
        </w:rPr>
        <w:tab/>
        <w:t xml:space="preserve">Applications, </w:t>
      </w:r>
      <w:r w:rsidR="00ED1943">
        <w:rPr>
          <w:bCs/>
        </w:rPr>
        <w:tab/>
      </w:r>
      <w:r w:rsidRPr="006C5620">
        <w:rPr>
          <w:bCs/>
        </w:rPr>
        <w:t>Springer, pp. 331-346</w:t>
      </w:r>
    </w:p>
    <w:p w14:paraId="62DFBA96" w14:textId="0355A98D" w:rsidR="00171B65" w:rsidRDefault="006C5620" w:rsidP="00171B65">
      <w:r w:rsidRPr="006C5620">
        <w:t xml:space="preserve">Yassine, S., </w:t>
      </w:r>
      <w:proofErr w:type="spellStart"/>
      <w:r w:rsidRPr="006C5620">
        <w:t>Kadry</w:t>
      </w:r>
      <w:proofErr w:type="spellEnd"/>
      <w:r w:rsidRPr="006C5620">
        <w:t xml:space="preserve">, S., &amp; Sicilia, M. A. (2021). Application of community detection algorithms </w:t>
      </w:r>
      <w:r w:rsidR="00BB123E">
        <w:tab/>
      </w:r>
      <w:r w:rsidRPr="006C5620">
        <w:t>on learning networks. The case of Khan Academy repository. </w:t>
      </w:r>
      <w:r w:rsidRPr="006C5620">
        <w:rPr>
          <w:i/>
          <w:iCs/>
        </w:rPr>
        <w:t xml:space="preserve">Computer Applications in </w:t>
      </w:r>
      <w:r w:rsidR="00BB123E">
        <w:rPr>
          <w:i/>
          <w:iCs/>
        </w:rPr>
        <w:tab/>
      </w:r>
      <w:r w:rsidRPr="006C5620">
        <w:rPr>
          <w:i/>
          <w:iCs/>
        </w:rPr>
        <w:t>Engineering Education</w:t>
      </w:r>
      <w:r w:rsidRPr="006C5620">
        <w:t>, </w:t>
      </w:r>
      <w:r w:rsidRPr="006C5620">
        <w:rPr>
          <w:i/>
          <w:iCs/>
        </w:rPr>
        <w:t>29</w:t>
      </w:r>
      <w:r w:rsidRPr="006C5620">
        <w:t>(2), 411-424.</w:t>
      </w:r>
    </w:p>
    <w:p w14:paraId="5B0702B6" w14:textId="77BCE4A6" w:rsidR="00AA630E" w:rsidRDefault="00AA630E" w:rsidP="004376E3"/>
    <w:p w14:paraId="249CB2B6" w14:textId="35F334A9" w:rsidR="00AA630E" w:rsidRDefault="00AA630E" w:rsidP="004376E3"/>
    <w:p w14:paraId="05C08A48" w14:textId="470F4CFD" w:rsidR="00EE5F10" w:rsidRDefault="00EE5F10" w:rsidP="004376E3"/>
    <w:p w14:paraId="13D02E05" w14:textId="5D08D744" w:rsidR="00AA630E" w:rsidRPr="00363865" w:rsidRDefault="00AA630E">
      <w:pPr>
        <w:rPr>
          <w:b/>
          <w:bCs/>
        </w:rPr>
      </w:pPr>
      <w:r w:rsidRPr="00363865">
        <w:rPr>
          <w:b/>
          <w:bCs/>
        </w:rPr>
        <w:t>Tables and</w:t>
      </w:r>
      <w:r w:rsidR="00EE5F10">
        <w:rPr>
          <w:b/>
          <w:bCs/>
        </w:rPr>
        <w:t xml:space="preserve"> Graphs</w:t>
      </w:r>
      <w:r w:rsidRPr="00363865">
        <w:rPr>
          <w:b/>
          <w:bCs/>
        </w:rPr>
        <w:t xml:space="preserve"> </w:t>
      </w:r>
    </w:p>
    <w:p w14:paraId="742A78A0" w14:textId="77777777" w:rsidR="00A8487F" w:rsidRDefault="00A8487F" w:rsidP="00A8487F"/>
    <w:tbl>
      <w:tblPr>
        <w:tblStyle w:val="TableGrid"/>
        <w:tblW w:w="0" w:type="auto"/>
        <w:tblLook w:val="04A0" w:firstRow="1" w:lastRow="0" w:firstColumn="1" w:lastColumn="0" w:noHBand="0" w:noVBand="1"/>
      </w:tblPr>
      <w:tblGrid>
        <w:gridCol w:w="1518"/>
        <w:gridCol w:w="1518"/>
        <w:gridCol w:w="1519"/>
        <w:gridCol w:w="1519"/>
      </w:tblGrid>
      <w:tr w:rsidR="00A8487F" w14:paraId="4D79E17A" w14:textId="77777777" w:rsidTr="00383A0F">
        <w:trPr>
          <w:trHeight w:val="274"/>
        </w:trPr>
        <w:tc>
          <w:tcPr>
            <w:tcW w:w="1518" w:type="dxa"/>
          </w:tcPr>
          <w:p w14:paraId="1C629254" w14:textId="77777777" w:rsidR="00A8487F" w:rsidRDefault="00A8487F" w:rsidP="00383A0F"/>
        </w:tc>
        <w:tc>
          <w:tcPr>
            <w:tcW w:w="1518" w:type="dxa"/>
          </w:tcPr>
          <w:p w14:paraId="0C947244" w14:textId="77777777" w:rsidR="00A8487F" w:rsidRDefault="00A8487F" w:rsidP="00383A0F">
            <w:r>
              <w:t xml:space="preserve"># of students </w:t>
            </w:r>
          </w:p>
        </w:tc>
        <w:tc>
          <w:tcPr>
            <w:tcW w:w="1519" w:type="dxa"/>
          </w:tcPr>
          <w:p w14:paraId="35F054B3" w14:textId="77777777" w:rsidR="00A8487F" w:rsidRDefault="00A8487F" w:rsidP="00383A0F">
            <w:r>
              <w:t># of posts</w:t>
            </w:r>
          </w:p>
        </w:tc>
        <w:tc>
          <w:tcPr>
            <w:tcW w:w="1519" w:type="dxa"/>
          </w:tcPr>
          <w:p w14:paraId="5FEE2121" w14:textId="77777777" w:rsidR="00A8487F" w:rsidRDefault="00A8487F" w:rsidP="00383A0F">
            <w:r>
              <w:t xml:space="preserve"># of topics </w:t>
            </w:r>
          </w:p>
        </w:tc>
      </w:tr>
      <w:tr w:rsidR="00A8487F" w14:paraId="661A8D7D" w14:textId="77777777" w:rsidTr="00383A0F">
        <w:trPr>
          <w:trHeight w:val="274"/>
        </w:trPr>
        <w:tc>
          <w:tcPr>
            <w:tcW w:w="1518" w:type="dxa"/>
          </w:tcPr>
          <w:p w14:paraId="57CBF423" w14:textId="77777777" w:rsidR="00A8487F" w:rsidRDefault="00A8487F" w:rsidP="00383A0F">
            <w:r>
              <w:t>C4</w:t>
            </w:r>
          </w:p>
        </w:tc>
        <w:tc>
          <w:tcPr>
            <w:tcW w:w="1518" w:type="dxa"/>
          </w:tcPr>
          <w:p w14:paraId="4661D55B" w14:textId="77777777" w:rsidR="00A8487F" w:rsidRDefault="00A8487F" w:rsidP="00383A0F">
            <w:r>
              <w:t>53</w:t>
            </w:r>
          </w:p>
        </w:tc>
        <w:tc>
          <w:tcPr>
            <w:tcW w:w="1519" w:type="dxa"/>
          </w:tcPr>
          <w:p w14:paraId="3242DA74" w14:textId="77777777" w:rsidR="00A8487F" w:rsidRDefault="00A8487F" w:rsidP="00383A0F">
            <w:r>
              <w:t>808</w:t>
            </w:r>
          </w:p>
        </w:tc>
        <w:tc>
          <w:tcPr>
            <w:tcW w:w="1519" w:type="dxa"/>
          </w:tcPr>
          <w:p w14:paraId="49C3582D" w14:textId="77777777" w:rsidR="00A8487F" w:rsidRDefault="00A8487F" w:rsidP="00383A0F">
            <w:r>
              <w:t>9</w:t>
            </w:r>
          </w:p>
        </w:tc>
      </w:tr>
      <w:tr w:rsidR="00A8487F" w14:paraId="681548CF" w14:textId="77777777" w:rsidTr="00383A0F">
        <w:trPr>
          <w:trHeight w:val="264"/>
        </w:trPr>
        <w:tc>
          <w:tcPr>
            <w:tcW w:w="1518" w:type="dxa"/>
          </w:tcPr>
          <w:p w14:paraId="23B2D7C4" w14:textId="77777777" w:rsidR="00A8487F" w:rsidRDefault="00A8487F" w:rsidP="00383A0F">
            <w:r>
              <w:t>C5</w:t>
            </w:r>
          </w:p>
        </w:tc>
        <w:tc>
          <w:tcPr>
            <w:tcW w:w="1518" w:type="dxa"/>
          </w:tcPr>
          <w:p w14:paraId="1F0C4E80" w14:textId="77777777" w:rsidR="00A8487F" w:rsidRDefault="00A8487F" w:rsidP="00383A0F">
            <w:r>
              <w:t>50</w:t>
            </w:r>
          </w:p>
        </w:tc>
        <w:tc>
          <w:tcPr>
            <w:tcW w:w="1519" w:type="dxa"/>
          </w:tcPr>
          <w:p w14:paraId="362C453D" w14:textId="77777777" w:rsidR="00A8487F" w:rsidRDefault="00A8487F" w:rsidP="00383A0F">
            <w:r>
              <w:t>764</w:t>
            </w:r>
          </w:p>
        </w:tc>
        <w:tc>
          <w:tcPr>
            <w:tcW w:w="1519" w:type="dxa"/>
          </w:tcPr>
          <w:p w14:paraId="5B690C9A" w14:textId="77777777" w:rsidR="00A8487F" w:rsidRDefault="00A8487F" w:rsidP="00383A0F">
            <w:r>
              <w:t>9</w:t>
            </w:r>
          </w:p>
        </w:tc>
      </w:tr>
      <w:tr w:rsidR="00A8487F" w14:paraId="5DAD7A4D" w14:textId="77777777" w:rsidTr="00383A0F">
        <w:trPr>
          <w:trHeight w:val="274"/>
        </w:trPr>
        <w:tc>
          <w:tcPr>
            <w:tcW w:w="1518" w:type="dxa"/>
          </w:tcPr>
          <w:p w14:paraId="13971760" w14:textId="77777777" w:rsidR="00A8487F" w:rsidRDefault="00A8487F" w:rsidP="00383A0F">
            <w:r>
              <w:t>C6</w:t>
            </w:r>
          </w:p>
        </w:tc>
        <w:tc>
          <w:tcPr>
            <w:tcW w:w="1518" w:type="dxa"/>
          </w:tcPr>
          <w:p w14:paraId="2668801D" w14:textId="77777777" w:rsidR="00A8487F" w:rsidRDefault="00A8487F" w:rsidP="00383A0F">
            <w:r>
              <w:t>51</w:t>
            </w:r>
          </w:p>
        </w:tc>
        <w:tc>
          <w:tcPr>
            <w:tcW w:w="1519" w:type="dxa"/>
          </w:tcPr>
          <w:p w14:paraId="1207A1E5" w14:textId="77777777" w:rsidR="00A8487F" w:rsidRDefault="00A8487F" w:rsidP="00383A0F">
            <w:r>
              <w:t>839</w:t>
            </w:r>
          </w:p>
        </w:tc>
        <w:tc>
          <w:tcPr>
            <w:tcW w:w="1519" w:type="dxa"/>
          </w:tcPr>
          <w:p w14:paraId="49DA7B00" w14:textId="77777777" w:rsidR="00A8487F" w:rsidRDefault="00A8487F" w:rsidP="00383A0F">
            <w:pPr>
              <w:keepNext/>
            </w:pPr>
            <w:r>
              <w:t>9</w:t>
            </w:r>
          </w:p>
        </w:tc>
      </w:tr>
    </w:tbl>
    <w:p w14:paraId="6339CADD" w14:textId="1CE63317" w:rsidR="00A8487F" w:rsidRDefault="00A8487F" w:rsidP="00A8487F">
      <w:pPr>
        <w:pStyle w:val="Caption"/>
      </w:pPr>
      <w:r>
        <w:t>Table 1. Course information</w:t>
      </w:r>
    </w:p>
    <w:p w14:paraId="0F05B4F7" w14:textId="59ACE986" w:rsidR="00A8487F" w:rsidRPr="00250F30" w:rsidRDefault="00A8487F" w:rsidP="00A8487F">
      <w:pPr>
        <w:pStyle w:val="ListParagraph"/>
        <w:ind w:left="0"/>
        <w:rPr>
          <w:b/>
          <w:bCs/>
        </w:rPr>
      </w:pPr>
    </w:p>
    <w:tbl>
      <w:tblPr>
        <w:tblW w:w="809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6"/>
        <w:gridCol w:w="935"/>
        <w:gridCol w:w="938"/>
        <w:gridCol w:w="1452"/>
        <w:gridCol w:w="1212"/>
        <w:gridCol w:w="1058"/>
        <w:gridCol w:w="1088"/>
        <w:gridCol w:w="871"/>
      </w:tblGrid>
      <w:tr w:rsidR="00A8487F" w:rsidRPr="009202FA" w14:paraId="29515B02" w14:textId="77777777" w:rsidTr="00383A0F">
        <w:trPr>
          <w:trHeight w:val="273"/>
        </w:trPr>
        <w:tc>
          <w:tcPr>
            <w:tcW w:w="536" w:type="dxa"/>
            <w:shd w:val="clear" w:color="auto" w:fill="auto"/>
            <w:noWrap/>
            <w:vAlign w:val="bottom"/>
            <w:hideMark/>
          </w:tcPr>
          <w:p w14:paraId="68FC1702" w14:textId="77777777" w:rsidR="00A8487F" w:rsidRPr="00601973" w:rsidRDefault="00A8487F" w:rsidP="00383A0F">
            <w:pPr>
              <w:rPr>
                <w:bCs/>
                <w:sz w:val="22"/>
                <w:szCs w:val="22"/>
              </w:rPr>
            </w:pPr>
          </w:p>
        </w:tc>
        <w:tc>
          <w:tcPr>
            <w:tcW w:w="935" w:type="dxa"/>
            <w:shd w:val="clear" w:color="auto" w:fill="auto"/>
            <w:noWrap/>
            <w:vAlign w:val="bottom"/>
            <w:hideMark/>
          </w:tcPr>
          <w:p w14:paraId="2A0B992B" w14:textId="77777777" w:rsidR="00A8487F" w:rsidRPr="00601973" w:rsidRDefault="00A8487F" w:rsidP="00383A0F">
            <w:pPr>
              <w:rPr>
                <w:color w:val="000000"/>
                <w:sz w:val="22"/>
                <w:szCs w:val="22"/>
              </w:rPr>
            </w:pPr>
            <w:r w:rsidRPr="00601973">
              <w:rPr>
                <w:color w:val="000000"/>
                <w:sz w:val="22"/>
                <w:szCs w:val="22"/>
              </w:rPr>
              <w:t># of nodes</w:t>
            </w:r>
          </w:p>
        </w:tc>
        <w:tc>
          <w:tcPr>
            <w:tcW w:w="938" w:type="dxa"/>
            <w:shd w:val="clear" w:color="auto" w:fill="auto"/>
            <w:noWrap/>
            <w:vAlign w:val="bottom"/>
            <w:hideMark/>
          </w:tcPr>
          <w:p w14:paraId="19FFE09D" w14:textId="77777777" w:rsidR="00A8487F" w:rsidRPr="00601973" w:rsidRDefault="00A8487F" w:rsidP="00383A0F">
            <w:pPr>
              <w:rPr>
                <w:color w:val="000000"/>
                <w:sz w:val="22"/>
                <w:szCs w:val="22"/>
              </w:rPr>
            </w:pPr>
            <w:r w:rsidRPr="00601973">
              <w:rPr>
                <w:color w:val="000000"/>
                <w:sz w:val="22"/>
                <w:szCs w:val="22"/>
              </w:rPr>
              <w:t># of edges</w:t>
            </w:r>
          </w:p>
        </w:tc>
        <w:tc>
          <w:tcPr>
            <w:tcW w:w="1452" w:type="dxa"/>
            <w:shd w:val="clear" w:color="auto" w:fill="auto"/>
            <w:noWrap/>
            <w:vAlign w:val="bottom"/>
            <w:hideMark/>
          </w:tcPr>
          <w:p w14:paraId="0858A049" w14:textId="77777777" w:rsidR="00A8487F" w:rsidRPr="00601973" w:rsidRDefault="00A8487F" w:rsidP="00383A0F">
            <w:pPr>
              <w:rPr>
                <w:color w:val="000000"/>
                <w:sz w:val="22"/>
                <w:szCs w:val="22"/>
              </w:rPr>
            </w:pPr>
            <w:r w:rsidRPr="009202FA">
              <w:rPr>
                <w:color w:val="000000"/>
                <w:sz w:val="22"/>
                <w:szCs w:val="22"/>
              </w:rPr>
              <w:t>Av.</w:t>
            </w:r>
            <w:r w:rsidRPr="00601973">
              <w:rPr>
                <w:color w:val="000000"/>
                <w:sz w:val="22"/>
                <w:szCs w:val="22"/>
              </w:rPr>
              <w:t xml:space="preserve"> weighted degree</w:t>
            </w:r>
          </w:p>
        </w:tc>
        <w:tc>
          <w:tcPr>
            <w:tcW w:w="1212" w:type="dxa"/>
            <w:shd w:val="clear" w:color="auto" w:fill="auto"/>
            <w:noWrap/>
            <w:vAlign w:val="bottom"/>
            <w:hideMark/>
          </w:tcPr>
          <w:p w14:paraId="4B09BB4E" w14:textId="77777777" w:rsidR="00A8487F" w:rsidRPr="00601973" w:rsidRDefault="00A8487F" w:rsidP="00383A0F">
            <w:pPr>
              <w:rPr>
                <w:color w:val="000000"/>
                <w:sz w:val="22"/>
                <w:szCs w:val="22"/>
              </w:rPr>
            </w:pPr>
            <w:r w:rsidRPr="009202FA">
              <w:rPr>
                <w:color w:val="000000"/>
                <w:sz w:val="22"/>
                <w:szCs w:val="22"/>
              </w:rPr>
              <w:t>C</w:t>
            </w:r>
            <w:r w:rsidRPr="00601973">
              <w:rPr>
                <w:color w:val="000000"/>
                <w:sz w:val="22"/>
                <w:szCs w:val="22"/>
              </w:rPr>
              <w:t>lustering coefficient</w:t>
            </w:r>
          </w:p>
        </w:tc>
        <w:tc>
          <w:tcPr>
            <w:tcW w:w="1058" w:type="dxa"/>
          </w:tcPr>
          <w:p w14:paraId="4F636E4F" w14:textId="77777777" w:rsidR="00A8487F" w:rsidRPr="009202FA" w:rsidRDefault="00A8487F" w:rsidP="00383A0F">
            <w:pPr>
              <w:rPr>
                <w:color w:val="000000"/>
                <w:sz w:val="22"/>
                <w:szCs w:val="22"/>
              </w:rPr>
            </w:pPr>
          </w:p>
          <w:p w14:paraId="348BB7C6" w14:textId="77777777" w:rsidR="00A8487F" w:rsidRPr="009202FA" w:rsidRDefault="00A8487F" w:rsidP="00383A0F">
            <w:pPr>
              <w:rPr>
                <w:color w:val="000000"/>
                <w:sz w:val="22"/>
                <w:szCs w:val="22"/>
              </w:rPr>
            </w:pPr>
            <w:r w:rsidRPr="009202FA">
              <w:rPr>
                <w:color w:val="000000"/>
                <w:sz w:val="22"/>
                <w:szCs w:val="22"/>
              </w:rPr>
              <w:t>Diameter</w:t>
            </w:r>
          </w:p>
        </w:tc>
        <w:tc>
          <w:tcPr>
            <w:tcW w:w="1088" w:type="dxa"/>
            <w:shd w:val="clear" w:color="auto" w:fill="auto"/>
            <w:noWrap/>
            <w:vAlign w:val="bottom"/>
            <w:hideMark/>
          </w:tcPr>
          <w:p w14:paraId="6F15F00F" w14:textId="77777777" w:rsidR="00A8487F" w:rsidRPr="00601973" w:rsidRDefault="00A8487F" w:rsidP="00383A0F">
            <w:pPr>
              <w:rPr>
                <w:color w:val="000000"/>
                <w:sz w:val="22"/>
                <w:szCs w:val="22"/>
              </w:rPr>
            </w:pPr>
            <w:r w:rsidRPr="009202FA">
              <w:rPr>
                <w:color w:val="000000"/>
                <w:sz w:val="22"/>
                <w:szCs w:val="22"/>
              </w:rPr>
              <w:t>A</w:t>
            </w:r>
            <w:r w:rsidRPr="00601973">
              <w:rPr>
                <w:color w:val="000000"/>
                <w:sz w:val="22"/>
                <w:szCs w:val="22"/>
              </w:rPr>
              <w:t>v</w:t>
            </w:r>
            <w:r w:rsidRPr="009202FA">
              <w:rPr>
                <w:color w:val="000000"/>
                <w:sz w:val="22"/>
                <w:szCs w:val="22"/>
              </w:rPr>
              <w:t>.</w:t>
            </w:r>
            <w:r w:rsidRPr="00601973">
              <w:rPr>
                <w:color w:val="000000"/>
                <w:sz w:val="22"/>
                <w:szCs w:val="22"/>
              </w:rPr>
              <w:t xml:space="preserve"> path length</w:t>
            </w:r>
          </w:p>
        </w:tc>
        <w:tc>
          <w:tcPr>
            <w:tcW w:w="871" w:type="dxa"/>
            <w:vAlign w:val="bottom"/>
          </w:tcPr>
          <w:p w14:paraId="37A75414" w14:textId="77777777" w:rsidR="00A8487F" w:rsidRPr="009202FA" w:rsidRDefault="00A8487F" w:rsidP="00383A0F">
            <w:pPr>
              <w:rPr>
                <w:color w:val="000000"/>
                <w:sz w:val="22"/>
                <w:szCs w:val="22"/>
              </w:rPr>
            </w:pPr>
            <w:r w:rsidRPr="009202FA">
              <w:rPr>
                <w:color w:val="000000"/>
                <w:sz w:val="22"/>
                <w:szCs w:val="22"/>
              </w:rPr>
              <w:t>G</w:t>
            </w:r>
            <w:r w:rsidRPr="00601973">
              <w:rPr>
                <w:color w:val="000000"/>
                <w:sz w:val="22"/>
                <w:szCs w:val="22"/>
              </w:rPr>
              <w:t>raph density</w:t>
            </w:r>
          </w:p>
        </w:tc>
      </w:tr>
      <w:tr w:rsidR="00A8487F" w:rsidRPr="009202FA" w14:paraId="157F758D" w14:textId="77777777" w:rsidTr="00383A0F">
        <w:trPr>
          <w:trHeight w:val="265"/>
        </w:trPr>
        <w:tc>
          <w:tcPr>
            <w:tcW w:w="536" w:type="dxa"/>
            <w:shd w:val="clear" w:color="auto" w:fill="auto"/>
            <w:noWrap/>
            <w:vAlign w:val="bottom"/>
            <w:hideMark/>
          </w:tcPr>
          <w:p w14:paraId="311D2A1A" w14:textId="77777777" w:rsidR="00A8487F" w:rsidRPr="00601973" w:rsidRDefault="00A8487F" w:rsidP="00383A0F">
            <w:pPr>
              <w:rPr>
                <w:b/>
                <w:bCs/>
                <w:color w:val="000000"/>
                <w:sz w:val="22"/>
                <w:szCs w:val="22"/>
              </w:rPr>
            </w:pPr>
            <w:r>
              <w:rPr>
                <w:b/>
                <w:bCs/>
                <w:color w:val="000000"/>
                <w:sz w:val="22"/>
                <w:szCs w:val="22"/>
              </w:rPr>
              <w:t>C</w:t>
            </w:r>
            <w:r w:rsidRPr="00601973">
              <w:rPr>
                <w:b/>
                <w:bCs/>
                <w:color w:val="000000"/>
                <w:sz w:val="22"/>
                <w:szCs w:val="22"/>
              </w:rPr>
              <w:t>4</w:t>
            </w:r>
          </w:p>
        </w:tc>
        <w:tc>
          <w:tcPr>
            <w:tcW w:w="935" w:type="dxa"/>
            <w:shd w:val="clear" w:color="auto" w:fill="auto"/>
            <w:noWrap/>
            <w:vAlign w:val="bottom"/>
            <w:hideMark/>
          </w:tcPr>
          <w:p w14:paraId="46E50122" w14:textId="77777777" w:rsidR="00A8487F" w:rsidRPr="00601973" w:rsidRDefault="00A8487F" w:rsidP="00383A0F">
            <w:pPr>
              <w:jc w:val="right"/>
              <w:rPr>
                <w:color w:val="000000"/>
                <w:sz w:val="22"/>
                <w:szCs w:val="22"/>
              </w:rPr>
            </w:pPr>
            <w:r w:rsidRPr="00601973">
              <w:rPr>
                <w:color w:val="000000"/>
                <w:sz w:val="22"/>
                <w:szCs w:val="22"/>
              </w:rPr>
              <w:t>53</w:t>
            </w:r>
          </w:p>
        </w:tc>
        <w:tc>
          <w:tcPr>
            <w:tcW w:w="938" w:type="dxa"/>
            <w:shd w:val="clear" w:color="auto" w:fill="auto"/>
            <w:noWrap/>
            <w:vAlign w:val="bottom"/>
            <w:hideMark/>
          </w:tcPr>
          <w:p w14:paraId="5A695F73" w14:textId="77777777" w:rsidR="00A8487F" w:rsidRPr="00601973" w:rsidRDefault="00A8487F" w:rsidP="00383A0F">
            <w:pPr>
              <w:jc w:val="right"/>
              <w:rPr>
                <w:color w:val="000000"/>
                <w:sz w:val="22"/>
                <w:szCs w:val="22"/>
              </w:rPr>
            </w:pPr>
            <w:r w:rsidRPr="00601973">
              <w:rPr>
                <w:color w:val="000000"/>
                <w:sz w:val="22"/>
                <w:szCs w:val="22"/>
              </w:rPr>
              <w:t>314</w:t>
            </w:r>
          </w:p>
        </w:tc>
        <w:tc>
          <w:tcPr>
            <w:tcW w:w="1452" w:type="dxa"/>
            <w:shd w:val="clear" w:color="auto" w:fill="auto"/>
            <w:noWrap/>
            <w:vAlign w:val="bottom"/>
            <w:hideMark/>
          </w:tcPr>
          <w:p w14:paraId="177FA069" w14:textId="77777777" w:rsidR="00A8487F" w:rsidRPr="00601973" w:rsidRDefault="00A8487F" w:rsidP="00383A0F">
            <w:pPr>
              <w:jc w:val="right"/>
              <w:rPr>
                <w:color w:val="000000"/>
                <w:sz w:val="22"/>
                <w:szCs w:val="22"/>
              </w:rPr>
            </w:pPr>
            <w:r w:rsidRPr="009202FA">
              <w:rPr>
                <w:color w:val="000000"/>
                <w:sz w:val="22"/>
                <w:szCs w:val="22"/>
              </w:rPr>
              <w:t>16</w:t>
            </w:r>
            <w:r w:rsidRPr="00601973">
              <w:rPr>
                <w:color w:val="000000"/>
                <w:sz w:val="22"/>
                <w:szCs w:val="22"/>
              </w:rPr>
              <w:t>.</w:t>
            </w:r>
            <w:r w:rsidRPr="009202FA">
              <w:rPr>
                <w:color w:val="000000"/>
                <w:sz w:val="22"/>
                <w:szCs w:val="22"/>
              </w:rPr>
              <w:t>679</w:t>
            </w:r>
          </w:p>
        </w:tc>
        <w:tc>
          <w:tcPr>
            <w:tcW w:w="1212" w:type="dxa"/>
            <w:shd w:val="clear" w:color="auto" w:fill="auto"/>
            <w:noWrap/>
            <w:vAlign w:val="bottom"/>
            <w:hideMark/>
          </w:tcPr>
          <w:p w14:paraId="1639A9A0" w14:textId="77777777" w:rsidR="00A8487F" w:rsidRPr="00601973" w:rsidRDefault="00A8487F" w:rsidP="00383A0F">
            <w:pPr>
              <w:jc w:val="right"/>
              <w:rPr>
                <w:color w:val="000000"/>
                <w:sz w:val="22"/>
                <w:szCs w:val="22"/>
              </w:rPr>
            </w:pPr>
            <w:r w:rsidRPr="00601973">
              <w:rPr>
                <w:color w:val="000000"/>
                <w:sz w:val="22"/>
                <w:szCs w:val="22"/>
              </w:rPr>
              <w:t>0.3</w:t>
            </w:r>
            <w:r w:rsidRPr="009202FA">
              <w:rPr>
                <w:color w:val="000000"/>
                <w:sz w:val="22"/>
                <w:szCs w:val="22"/>
              </w:rPr>
              <w:t>45</w:t>
            </w:r>
          </w:p>
        </w:tc>
        <w:tc>
          <w:tcPr>
            <w:tcW w:w="1058" w:type="dxa"/>
          </w:tcPr>
          <w:p w14:paraId="3D2D0B8F" w14:textId="77777777" w:rsidR="00A8487F" w:rsidRPr="009202FA" w:rsidRDefault="00A8487F" w:rsidP="00383A0F">
            <w:pPr>
              <w:jc w:val="right"/>
              <w:rPr>
                <w:color w:val="000000"/>
                <w:sz w:val="22"/>
                <w:szCs w:val="22"/>
              </w:rPr>
            </w:pPr>
            <w:r w:rsidRPr="009202FA">
              <w:rPr>
                <w:color w:val="000000"/>
                <w:sz w:val="22"/>
                <w:szCs w:val="22"/>
              </w:rPr>
              <w:t>5</w:t>
            </w:r>
          </w:p>
        </w:tc>
        <w:tc>
          <w:tcPr>
            <w:tcW w:w="1088" w:type="dxa"/>
            <w:shd w:val="clear" w:color="auto" w:fill="auto"/>
            <w:noWrap/>
            <w:vAlign w:val="bottom"/>
            <w:hideMark/>
          </w:tcPr>
          <w:p w14:paraId="04213BC7" w14:textId="77777777" w:rsidR="00A8487F" w:rsidRPr="00601973" w:rsidRDefault="00A8487F" w:rsidP="00383A0F">
            <w:pPr>
              <w:jc w:val="right"/>
              <w:rPr>
                <w:color w:val="000000"/>
                <w:sz w:val="22"/>
                <w:szCs w:val="22"/>
              </w:rPr>
            </w:pPr>
            <w:r w:rsidRPr="00601973">
              <w:rPr>
                <w:color w:val="000000"/>
                <w:sz w:val="22"/>
                <w:szCs w:val="22"/>
              </w:rPr>
              <w:t>2.111</w:t>
            </w:r>
          </w:p>
        </w:tc>
        <w:tc>
          <w:tcPr>
            <w:tcW w:w="871" w:type="dxa"/>
            <w:vAlign w:val="bottom"/>
          </w:tcPr>
          <w:p w14:paraId="09FEF812" w14:textId="77777777" w:rsidR="00A8487F" w:rsidRPr="009202FA" w:rsidRDefault="00A8487F" w:rsidP="00383A0F">
            <w:pPr>
              <w:jc w:val="right"/>
              <w:rPr>
                <w:color w:val="000000"/>
                <w:sz w:val="22"/>
                <w:szCs w:val="22"/>
              </w:rPr>
            </w:pPr>
            <w:r w:rsidRPr="00601973">
              <w:rPr>
                <w:color w:val="000000"/>
                <w:sz w:val="22"/>
                <w:szCs w:val="22"/>
              </w:rPr>
              <w:t>0.228</w:t>
            </w:r>
          </w:p>
        </w:tc>
      </w:tr>
      <w:tr w:rsidR="00A8487F" w:rsidRPr="009202FA" w14:paraId="6A99A9A5" w14:textId="77777777" w:rsidTr="00383A0F">
        <w:trPr>
          <w:trHeight w:val="265"/>
        </w:trPr>
        <w:tc>
          <w:tcPr>
            <w:tcW w:w="536" w:type="dxa"/>
            <w:shd w:val="clear" w:color="auto" w:fill="auto"/>
            <w:noWrap/>
            <w:vAlign w:val="bottom"/>
            <w:hideMark/>
          </w:tcPr>
          <w:p w14:paraId="55CD5FBD" w14:textId="77777777" w:rsidR="00A8487F" w:rsidRPr="00601973" w:rsidRDefault="00A8487F" w:rsidP="00383A0F">
            <w:pPr>
              <w:rPr>
                <w:b/>
                <w:bCs/>
                <w:color w:val="000000"/>
                <w:sz w:val="22"/>
                <w:szCs w:val="22"/>
              </w:rPr>
            </w:pPr>
            <w:r>
              <w:rPr>
                <w:b/>
                <w:bCs/>
                <w:color w:val="000000"/>
                <w:sz w:val="22"/>
                <w:szCs w:val="22"/>
              </w:rPr>
              <w:t>C</w:t>
            </w:r>
            <w:r w:rsidRPr="00601973">
              <w:rPr>
                <w:b/>
                <w:bCs/>
                <w:color w:val="000000"/>
                <w:sz w:val="22"/>
                <w:szCs w:val="22"/>
              </w:rPr>
              <w:t>5</w:t>
            </w:r>
          </w:p>
        </w:tc>
        <w:tc>
          <w:tcPr>
            <w:tcW w:w="935" w:type="dxa"/>
            <w:shd w:val="clear" w:color="auto" w:fill="auto"/>
            <w:noWrap/>
            <w:vAlign w:val="bottom"/>
            <w:hideMark/>
          </w:tcPr>
          <w:p w14:paraId="42DEB45F" w14:textId="77777777" w:rsidR="00A8487F" w:rsidRPr="00601973" w:rsidRDefault="00A8487F" w:rsidP="00383A0F">
            <w:pPr>
              <w:jc w:val="right"/>
              <w:rPr>
                <w:color w:val="000000"/>
                <w:sz w:val="22"/>
                <w:szCs w:val="22"/>
              </w:rPr>
            </w:pPr>
            <w:r w:rsidRPr="009202FA">
              <w:rPr>
                <w:color w:val="000000"/>
                <w:sz w:val="22"/>
                <w:szCs w:val="22"/>
              </w:rPr>
              <w:t>50</w:t>
            </w:r>
          </w:p>
        </w:tc>
        <w:tc>
          <w:tcPr>
            <w:tcW w:w="938" w:type="dxa"/>
            <w:shd w:val="clear" w:color="auto" w:fill="auto"/>
            <w:noWrap/>
            <w:vAlign w:val="bottom"/>
            <w:hideMark/>
          </w:tcPr>
          <w:p w14:paraId="74BA6AC3" w14:textId="77777777" w:rsidR="00A8487F" w:rsidRPr="00601973" w:rsidRDefault="00A8487F" w:rsidP="00383A0F">
            <w:pPr>
              <w:jc w:val="right"/>
              <w:rPr>
                <w:color w:val="000000"/>
                <w:sz w:val="22"/>
                <w:szCs w:val="22"/>
              </w:rPr>
            </w:pPr>
            <w:r w:rsidRPr="009202FA">
              <w:rPr>
                <w:color w:val="000000"/>
                <w:sz w:val="22"/>
                <w:szCs w:val="22"/>
              </w:rPr>
              <w:t>261</w:t>
            </w:r>
          </w:p>
        </w:tc>
        <w:tc>
          <w:tcPr>
            <w:tcW w:w="1452" w:type="dxa"/>
            <w:shd w:val="clear" w:color="auto" w:fill="auto"/>
            <w:noWrap/>
            <w:vAlign w:val="bottom"/>
            <w:hideMark/>
          </w:tcPr>
          <w:p w14:paraId="2E9EBB45" w14:textId="77777777" w:rsidR="00A8487F" w:rsidRPr="00601973" w:rsidRDefault="00A8487F" w:rsidP="00383A0F">
            <w:pPr>
              <w:jc w:val="right"/>
              <w:rPr>
                <w:color w:val="000000"/>
                <w:sz w:val="22"/>
                <w:szCs w:val="22"/>
              </w:rPr>
            </w:pPr>
            <w:r w:rsidRPr="009202FA">
              <w:rPr>
                <w:color w:val="000000"/>
                <w:sz w:val="22"/>
                <w:szCs w:val="22"/>
              </w:rPr>
              <w:t>14.96</w:t>
            </w:r>
          </w:p>
        </w:tc>
        <w:tc>
          <w:tcPr>
            <w:tcW w:w="1212" w:type="dxa"/>
            <w:shd w:val="clear" w:color="auto" w:fill="auto"/>
            <w:noWrap/>
            <w:vAlign w:val="bottom"/>
            <w:hideMark/>
          </w:tcPr>
          <w:p w14:paraId="1A83066F" w14:textId="77777777" w:rsidR="00A8487F" w:rsidRPr="00601973" w:rsidRDefault="00A8487F" w:rsidP="00383A0F">
            <w:pPr>
              <w:jc w:val="right"/>
              <w:rPr>
                <w:color w:val="000000"/>
                <w:sz w:val="22"/>
                <w:szCs w:val="22"/>
              </w:rPr>
            </w:pPr>
            <w:r w:rsidRPr="00601973">
              <w:rPr>
                <w:color w:val="000000"/>
                <w:sz w:val="22"/>
                <w:szCs w:val="22"/>
              </w:rPr>
              <w:t>0.</w:t>
            </w:r>
            <w:r w:rsidRPr="009202FA">
              <w:rPr>
                <w:color w:val="000000"/>
                <w:sz w:val="22"/>
                <w:szCs w:val="22"/>
              </w:rPr>
              <w:t>282</w:t>
            </w:r>
          </w:p>
        </w:tc>
        <w:tc>
          <w:tcPr>
            <w:tcW w:w="1058" w:type="dxa"/>
          </w:tcPr>
          <w:p w14:paraId="2F9A84ED" w14:textId="77777777" w:rsidR="00A8487F" w:rsidRPr="009202FA" w:rsidRDefault="00A8487F" w:rsidP="00383A0F">
            <w:pPr>
              <w:jc w:val="right"/>
              <w:rPr>
                <w:color w:val="000000"/>
                <w:sz w:val="22"/>
                <w:szCs w:val="22"/>
              </w:rPr>
            </w:pPr>
            <w:r w:rsidRPr="009202FA">
              <w:rPr>
                <w:color w:val="000000"/>
                <w:sz w:val="22"/>
                <w:szCs w:val="22"/>
              </w:rPr>
              <w:t>4</w:t>
            </w:r>
          </w:p>
        </w:tc>
        <w:tc>
          <w:tcPr>
            <w:tcW w:w="1088" w:type="dxa"/>
            <w:shd w:val="clear" w:color="auto" w:fill="auto"/>
            <w:noWrap/>
            <w:vAlign w:val="bottom"/>
            <w:hideMark/>
          </w:tcPr>
          <w:p w14:paraId="55EA3F34" w14:textId="77777777" w:rsidR="00A8487F" w:rsidRPr="00601973" w:rsidRDefault="00A8487F" w:rsidP="00383A0F">
            <w:pPr>
              <w:jc w:val="right"/>
              <w:rPr>
                <w:color w:val="000000"/>
                <w:sz w:val="22"/>
                <w:szCs w:val="22"/>
              </w:rPr>
            </w:pPr>
            <w:r w:rsidRPr="009202FA">
              <w:rPr>
                <w:color w:val="000000"/>
                <w:sz w:val="22"/>
                <w:szCs w:val="22"/>
              </w:rPr>
              <w:t>1.996</w:t>
            </w:r>
          </w:p>
        </w:tc>
        <w:tc>
          <w:tcPr>
            <w:tcW w:w="871" w:type="dxa"/>
            <w:vAlign w:val="bottom"/>
          </w:tcPr>
          <w:p w14:paraId="16879632" w14:textId="77777777" w:rsidR="00A8487F" w:rsidRPr="009202FA" w:rsidRDefault="00A8487F" w:rsidP="00383A0F">
            <w:pPr>
              <w:jc w:val="right"/>
              <w:rPr>
                <w:color w:val="000000"/>
                <w:sz w:val="22"/>
                <w:szCs w:val="22"/>
              </w:rPr>
            </w:pPr>
            <w:r w:rsidRPr="00601973">
              <w:rPr>
                <w:color w:val="000000"/>
                <w:sz w:val="22"/>
                <w:szCs w:val="22"/>
              </w:rPr>
              <w:t>0.</w:t>
            </w:r>
            <w:r w:rsidRPr="009202FA">
              <w:rPr>
                <w:color w:val="000000"/>
                <w:sz w:val="22"/>
                <w:szCs w:val="22"/>
              </w:rPr>
              <w:t>213</w:t>
            </w:r>
          </w:p>
        </w:tc>
      </w:tr>
      <w:tr w:rsidR="00A8487F" w:rsidRPr="009202FA" w14:paraId="11CE91B9" w14:textId="77777777" w:rsidTr="00383A0F">
        <w:trPr>
          <w:trHeight w:val="264"/>
        </w:trPr>
        <w:tc>
          <w:tcPr>
            <w:tcW w:w="536" w:type="dxa"/>
            <w:shd w:val="clear" w:color="auto" w:fill="auto"/>
            <w:noWrap/>
            <w:vAlign w:val="bottom"/>
            <w:hideMark/>
          </w:tcPr>
          <w:p w14:paraId="240E0299" w14:textId="77777777" w:rsidR="00A8487F" w:rsidRPr="00601973" w:rsidRDefault="00A8487F" w:rsidP="00383A0F">
            <w:pPr>
              <w:rPr>
                <w:b/>
                <w:bCs/>
                <w:color w:val="000000"/>
                <w:sz w:val="22"/>
                <w:szCs w:val="22"/>
              </w:rPr>
            </w:pPr>
            <w:r>
              <w:rPr>
                <w:b/>
                <w:bCs/>
                <w:color w:val="000000"/>
                <w:sz w:val="22"/>
                <w:szCs w:val="22"/>
              </w:rPr>
              <w:t>C</w:t>
            </w:r>
            <w:r w:rsidRPr="00601973">
              <w:rPr>
                <w:b/>
                <w:bCs/>
                <w:color w:val="000000"/>
                <w:sz w:val="22"/>
                <w:szCs w:val="22"/>
              </w:rPr>
              <w:t>6</w:t>
            </w:r>
          </w:p>
        </w:tc>
        <w:tc>
          <w:tcPr>
            <w:tcW w:w="935" w:type="dxa"/>
            <w:shd w:val="clear" w:color="auto" w:fill="auto"/>
            <w:noWrap/>
            <w:vAlign w:val="bottom"/>
            <w:hideMark/>
          </w:tcPr>
          <w:p w14:paraId="48867163" w14:textId="77777777" w:rsidR="00A8487F" w:rsidRPr="00601973" w:rsidRDefault="00A8487F" w:rsidP="00383A0F">
            <w:pPr>
              <w:jc w:val="right"/>
              <w:rPr>
                <w:color w:val="000000"/>
                <w:sz w:val="22"/>
                <w:szCs w:val="22"/>
              </w:rPr>
            </w:pPr>
            <w:r w:rsidRPr="009202FA">
              <w:rPr>
                <w:color w:val="000000"/>
                <w:sz w:val="22"/>
                <w:szCs w:val="22"/>
              </w:rPr>
              <w:t>51</w:t>
            </w:r>
          </w:p>
        </w:tc>
        <w:tc>
          <w:tcPr>
            <w:tcW w:w="938" w:type="dxa"/>
            <w:shd w:val="clear" w:color="auto" w:fill="auto"/>
            <w:noWrap/>
            <w:vAlign w:val="bottom"/>
            <w:hideMark/>
          </w:tcPr>
          <w:p w14:paraId="68B8B994" w14:textId="77777777" w:rsidR="00A8487F" w:rsidRPr="00601973" w:rsidRDefault="00A8487F" w:rsidP="00383A0F">
            <w:pPr>
              <w:jc w:val="right"/>
              <w:rPr>
                <w:color w:val="000000"/>
                <w:sz w:val="22"/>
                <w:szCs w:val="22"/>
              </w:rPr>
            </w:pPr>
            <w:r w:rsidRPr="009202FA">
              <w:rPr>
                <w:color w:val="000000"/>
                <w:sz w:val="22"/>
                <w:szCs w:val="22"/>
              </w:rPr>
              <w:t>340</w:t>
            </w:r>
          </w:p>
        </w:tc>
        <w:tc>
          <w:tcPr>
            <w:tcW w:w="1452" w:type="dxa"/>
            <w:shd w:val="clear" w:color="auto" w:fill="auto"/>
            <w:noWrap/>
            <w:vAlign w:val="bottom"/>
            <w:hideMark/>
          </w:tcPr>
          <w:p w14:paraId="11B46212" w14:textId="77777777" w:rsidR="00A8487F" w:rsidRPr="00601973" w:rsidRDefault="00A8487F" w:rsidP="00383A0F">
            <w:pPr>
              <w:jc w:val="right"/>
              <w:rPr>
                <w:color w:val="000000"/>
                <w:sz w:val="22"/>
                <w:szCs w:val="22"/>
              </w:rPr>
            </w:pPr>
            <w:r w:rsidRPr="009202FA">
              <w:rPr>
                <w:color w:val="000000"/>
                <w:sz w:val="22"/>
                <w:szCs w:val="22"/>
              </w:rPr>
              <w:t>17.294</w:t>
            </w:r>
          </w:p>
        </w:tc>
        <w:tc>
          <w:tcPr>
            <w:tcW w:w="1212" w:type="dxa"/>
            <w:shd w:val="clear" w:color="auto" w:fill="auto"/>
            <w:noWrap/>
            <w:vAlign w:val="bottom"/>
            <w:hideMark/>
          </w:tcPr>
          <w:p w14:paraId="50231751" w14:textId="77777777" w:rsidR="00A8487F" w:rsidRPr="00601973" w:rsidRDefault="00A8487F" w:rsidP="00383A0F">
            <w:pPr>
              <w:jc w:val="right"/>
              <w:rPr>
                <w:color w:val="000000"/>
                <w:sz w:val="22"/>
                <w:szCs w:val="22"/>
              </w:rPr>
            </w:pPr>
            <w:r w:rsidRPr="00601973">
              <w:rPr>
                <w:color w:val="000000"/>
                <w:sz w:val="22"/>
                <w:szCs w:val="22"/>
              </w:rPr>
              <w:t>0.</w:t>
            </w:r>
            <w:r w:rsidRPr="009202FA">
              <w:rPr>
                <w:color w:val="000000"/>
                <w:sz w:val="22"/>
                <w:szCs w:val="22"/>
              </w:rPr>
              <w:t>372</w:t>
            </w:r>
          </w:p>
        </w:tc>
        <w:tc>
          <w:tcPr>
            <w:tcW w:w="1058" w:type="dxa"/>
          </w:tcPr>
          <w:p w14:paraId="6D4262E7" w14:textId="77777777" w:rsidR="00A8487F" w:rsidRPr="009202FA" w:rsidRDefault="00A8487F" w:rsidP="00383A0F">
            <w:pPr>
              <w:jc w:val="right"/>
              <w:rPr>
                <w:color w:val="000000"/>
                <w:sz w:val="22"/>
                <w:szCs w:val="22"/>
              </w:rPr>
            </w:pPr>
            <w:r w:rsidRPr="009202FA">
              <w:rPr>
                <w:color w:val="000000"/>
                <w:sz w:val="22"/>
                <w:szCs w:val="22"/>
              </w:rPr>
              <w:t>4</w:t>
            </w:r>
          </w:p>
        </w:tc>
        <w:tc>
          <w:tcPr>
            <w:tcW w:w="1088" w:type="dxa"/>
            <w:shd w:val="clear" w:color="auto" w:fill="auto"/>
            <w:noWrap/>
            <w:vAlign w:val="bottom"/>
            <w:hideMark/>
          </w:tcPr>
          <w:p w14:paraId="26D92803" w14:textId="77777777" w:rsidR="00A8487F" w:rsidRPr="00601973" w:rsidRDefault="00A8487F" w:rsidP="00383A0F">
            <w:pPr>
              <w:jc w:val="right"/>
              <w:rPr>
                <w:color w:val="000000"/>
                <w:sz w:val="22"/>
                <w:szCs w:val="22"/>
              </w:rPr>
            </w:pPr>
            <w:r w:rsidRPr="009202FA">
              <w:rPr>
                <w:color w:val="000000"/>
                <w:sz w:val="22"/>
                <w:szCs w:val="22"/>
              </w:rPr>
              <w:t>1.807</w:t>
            </w:r>
          </w:p>
        </w:tc>
        <w:tc>
          <w:tcPr>
            <w:tcW w:w="871" w:type="dxa"/>
            <w:vAlign w:val="bottom"/>
          </w:tcPr>
          <w:p w14:paraId="73E0CABC" w14:textId="77777777" w:rsidR="00A8487F" w:rsidRPr="009202FA" w:rsidRDefault="00A8487F" w:rsidP="00383A0F">
            <w:pPr>
              <w:keepNext/>
              <w:jc w:val="right"/>
              <w:rPr>
                <w:color w:val="000000"/>
                <w:sz w:val="22"/>
                <w:szCs w:val="22"/>
              </w:rPr>
            </w:pPr>
            <w:r w:rsidRPr="009202FA">
              <w:rPr>
                <w:color w:val="000000"/>
                <w:sz w:val="22"/>
                <w:szCs w:val="22"/>
              </w:rPr>
              <w:t>0.267</w:t>
            </w:r>
          </w:p>
        </w:tc>
      </w:tr>
    </w:tbl>
    <w:p w14:paraId="3CB930C3" w14:textId="2B38D66E" w:rsidR="00A8487F" w:rsidRDefault="00A8487F" w:rsidP="00A8487F">
      <w:pPr>
        <w:pStyle w:val="Caption"/>
      </w:pPr>
      <w:r>
        <w:t xml:space="preserve">Table 2. Network statistics at a global level </w:t>
      </w:r>
    </w:p>
    <w:p w14:paraId="3E870809" w14:textId="4EECDB35" w:rsidR="00A8487F" w:rsidRDefault="00A8487F" w:rsidP="00A8487F"/>
    <w:tbl>
      <w:tblPr>
        <w:tblStyle w:val="TableGrid"/>
        <w:tblW w:w="0" w:type="auto"/>
        <w:tblLook w:val="04A0" w:firstRow="1" w:lastRow="0" w:firstColumn="1" w:lastColumn="0" w:noHBand="0" w:noVBand="1"/>
      </w:tblPr>
      <w:tblGrid>
        <w:gridCol w:w="1975"/>
        <w:gridCol w:w="1260"/>
        <w:gridCol w:w="1260"/>
        <w:gridCol w:w="1170"/>
        <w:gridCol w:w="1170"/>
        <w:gridCol w:w="1080"/>
        <w:gridCol w:w="1435"/>
      </w:tblGrid>
      <w:tr w:rsidR="00A8487F" w:rsidRPr="007E6BED" w14:paraId="3C6C8CBC" w14:textId="77777777" w:rsidTr="00383A0F">
        <w:tc>
          <w:tcPr>
            <w:tcW w:w="1975" w:type="dxa"/>
          </w:tcPr>
          <w:p w14:paraId="27B02BC8" w14:textId="77777777" w:rsidR="00A8487F" w:rsidRPr="007E6BED" w:rsidRDefault="00A8487F" w:rsidP="00383A0F">
            <w:pPr>
              <w:pStyle w:val="ListParagraph"/>
              <w:ind w:left="0"/>
              <w:rPr>
                <w:color w:val="000000" w:themeColor="text1"/>
              </w:rPr>
            </w:pPr>
          </w:p>
        </w:tc>
        <w:tc>
          <w:tcPr>
            <w:tcW w:w="1260" w:type="dxa"/>
          </w:tcPr>
          <w:p w14:paraId="2C8C6775" w14:textId="77777777" w:rsidR="00A8487F" w:rsidRPr="007E6BED" w:rsidRDefault="00A8487F" w:rsidP="00383A0F">
            <w:pPr>
              <w:pStyle w:val="ListParagraph"/>
              <w:ind w:left="0"/>
              <w:rPr>
                <w:color w:val="000000" w:themeColor="text1"/>
              </w:rPr>
            </w:pPr>
            <w:r w:rsidRPr="007E6BED">
              <w:rPr>
                <w:color w:val="000000" w:themeColor="text1"/>
              </w:rPr>
              <w:t>Group 0</w:t>
            </w:r>
          </w:p>
        </w:tc>
        <w:tc>
          <w:tcPr>
            <w:tcW w:w="1260" w:type="dxa"/>
          </w:tcPr>
          <w:p w14:paraId="2169B824" w14:textId="77777777" w:rsidR="00A8487F" w:rsidRPr="007E6BED" w:rsidRDefault="00A8487F" w:rsidP="00383A0F">
            <w:pPr>
              <w:pStyle w:val="ListParagraph"/>
              <w:ind w:left="0"/>
              <w:rPr>
                <w:color w:val="000000" w:themeColor="text1"/>
              </w:rPr>
            </w:pPr>
            <w:r w:rsidRPr="007E6BED">
              <w:rPr>
                <w:color w:val="000000" w:themeColor="text1"/>
              </w:rPr>
              <w:t>Group 1</w:t>
            </w:r>
          </w:p>
        </w:tc>
        <w:tc>
          <w:tcPr>
            <w:tcW w:w="1170" w:type="dxa"/>
          </w:tcPr>
          <w:p w14:paraId="6FC9FF3D" w14:textId="77777777" w:rsidR="00A8487F" w:rsidRPr="007E6BED" w:rsidRDefault="00A8487F" w:rsidP="00383A0F">
            <w:pPr>
              <w:pStyle w:val="ListParagraph"/>
              <w:ind w:left="0"/>
              <w:rPr>
                <w:color w:val="000000" w:themeColor="text1"/>
              </w:rPr>
            </w:pPr>
            <w:r w:rsidRPr="007E6BED">
              <w:rPr>
                <w:color w:val="000000" w:themeColor="text1"/>
              </w:rPr>
              <w:t>Group 2</w:t>
            </w:r>
          </w:p>
        </w:tc>
        <w:tc>
          <w:tcPr>
            <w:tcW w:w="1170" w:type="dxa"/>
          </w:tcPr>
          <w:p w14:paraId="3351AFE9" w14:textId="77777777" w:rsidR="00A8487F" w:rsidRPr="007E6BED" w:rsidRDefault="00A8487F" w:rsidP="00383A0F">
            <w:pPr>
              <w:pStyle w:val="ListParagraph"/>
              <w:ind w:left="0"/>
              <w:rPr>
                <w:color w:val="000000" w:themeColor="text1"/>
              </w:rPr>
            </w:pPr>
            <w:r w:rsidRPr="007E6BED">
              <w:rPr>
                <w:color w:val="000000" w:themeColor="text1"/>
              </w:rPr>
              <w:t>Group 3</w:t>
            </w:r>
          </w:p>
        </w:tc>
        <w:tc>
          <w:tcPr>
            <w:tcW w:w="1080" w:type="dxa"/>
          </w:tcPr>
          <w:p w14:paraId="5FD65516" w14:textId="77777777" w:rsidR="00A8487F" w:rsidRPr="007E6BED" w:rsidRDefault="00A8487F" w:rsidP="00383A0F">
            <w:pPr>
              <w:pStyle w:val="ListParagraph"/>
              <w:ind w:left="0"/>
              <w:rPr>
                <w:color w:val="000000" w:themeColor="text1"/>
              </w:rPr>
            </w:pPr>
            <w:r w:rsidRPr="007E6BED">
              <w:rPr>
                <w:color w:val="000000" w:themeColor="text1"/>
              </w:rPr>
              <w:t>Group 4</w:t>
            </w:r>
          </w:p>
        </w:tc>
        <w:tc>
          <w:tcPr>
            <w:tcW w:w="1435" w:type="dxa"/>
          </w:tcPr>
          <w:p w14:paraId="3C8B05DC" w14:textId="77777777" w:rsidR="00A8487F" w:rsidRPr="007E6BED" w:rsidRDefault="00A8487F" w:rsidP="00383A0F">
            <w:pPr>
              <w:pStyle w:val="ListParagraph"/>
              <w:ind w:left="0"/>
              <w:rPr>
                <w:color w:val="000000" w:themeColor="text1"/>
              </w:rPr>
            </w:pPr>
            <w:r w:rsidRPr="007E6BED">
              <w:rPr>
                <w:color w:val="000000" w:themeColor="text1"/>
              </w:rPr>
              <w:t>Modularity</w:t>
            </w:r>
          </w:p>
        </w:tc>
      </w:tr>
      <w:tr w:rsidR="00A8487F" w:rsidRPr="007E6BED" w14:paraId="4FCCC0A6" w14:textId="77777777" w:rsidTr="00383A0F">
        <w:tc>
          <w:tcPr>
            <w:tcW w:w="1975" w:type="dxa"/>
          </w:tcPr>
          <w:p w14:paraId="2B5FCA89" w14:textId="77777777" w:rsidR="00A8487F" w:rsidRPr="007E6BED" w:rsidRDefault="00A8487F" w:rsidP="00383A0F">
            <w:pPr>
              <w:pStyle w:val="ListParagraph"/>
              <w:ind w:left="0"/>
              <w:rPr>
                <w:color w:val="000000" w:themeColor="text1"/>
              </w:rPr>
            </w:pPr>
            <w:r w:rsidRPr="007E6BED">
              <w:rPr>
                <w:color w:val="000000" w:themeColor="text1"/>
              </w:rPr>
              <w:t>Sizes (# of nodes)</w:t>
            </w:r>
          </w:p>
        </w:tc>
        <w:tc>
          <w:tcPr>
            <w:tcW w:w="1260" w:type="dxa"/>
          </w:tcPr>
          <w:p w14:paraId="14E9B321" w14:textId="77777777" w:rsidR="00A8487F" w:rsidRPr="007E6BED" w:rsidRDefault="00A8487F" w:rsidP="00383A0F">
            <w:pPr>
              <w:pStyle w:val="ListParagraph"/>
              <w:ind w:left="0"/>
              <w:rPr>
                <w:color w:val="000000" w:themeColor="text1"/>
              </w:rPr>
            </w:pPr>
            <w:r w:rsidRPr="007E6BED">
              <w:rPr>
                <w:color w:val="000000" w:themeColor="text1"/>
              </w:rPr>
              <w:t>11</w:t>
            </w:r>
          </w:p>
        </w:tc>
        <w:tc>
          <w:tcPr>
            <w:tcW w:w="1260" w:type="dxa"/>
          </w:tcPr>
          <w:p w14:paraId="6489A5CB" w14:textId="77777777" w:rsidR="00A8487F" w:rsidRPr="007E6BED" w:rsidRDefault="00A8487F" w:rsidP="00383A0F">
            <w:pPr>
              <w:pStyle w:val="ListParagraph"/>
              <w:ind w:left="0"/>
              <w:rPr>
                <w:color w:val="000000" w:themeColor="text1"/>
              </w:rPr>
            </w:pPr>
            <w:r w:rsidRPr="007E6BED">
              <w:rPr>
                <w:color w:val="000000" w:themeColor="text1"/>
              </w:rPr>
              <w:t>11</w:t>
            </w:r>
          </w:p>
        </w:tc>
        <w:tc>
          <w:tcPr>
            <w:tcW w:w="1170" w:type="dxa"/>
          </w:tcPr>
          <w:p w14:paraId="0FAA4E6A" w14:textId="77777777" w:rsidR="00A8487F" w:rsidRPr="007E6BED" w:rsidRDefault="00A8487F" w:rsidP="00383A0F">
            <w:pPr>
              <w:pStyle w:val="ListParagraph"/>
              <w:ind w:left="0"/>
              <w:rPr>
                <w:color w:val="000000" w:themeColor="text1"/>
              </w:rPr>
            </w:pPr>
            <w:r w:rsidRPr="007E6BED">
              <w:rPr>
                <w:color w:val="000000" w:themeColor="text1"/>
              </w:rPr>
              <w:t>10</w:t>
            </w:r>
          </w:p>
        </w:tc>
        <w:tc>
          <w:tcPr>
            <w:tcW w:w="1170" w:type="dxa"/>
          </w:tcPr>
          <w:p w14:paraId="138F010B" w14:textId="77777777" w:rsidR="00A8487F" w:rsidRPr="007E6BED" w:rsidRDefault="00A8487F" w:rsidP="00383A0F">
            <w:pPr>
              <w:pStyle w:val="ListParagraph"/>
              <w:ind w:left="0"/>
              <w:rPr>
                <w:color w:val="000000" w:themeColor="text1"/>
              </w:rPr>
            </w:pPr>
            <w:r w:rsidRPr="007E6BED">
              <w:rPr>
                <w:color w:val="000000" w:themeColor="text1"/>
              </w:rPr>
              <w:t>10</w:t>
            </w:r>
          </w:p>
        </w:tc>
        <w:tc>
          <w:tcPr>
            <w:tcW w:w="1080" w:type="dxa"/>
          </w:tcPr>
          <w:p w14:paraId="7027AFE0" w14:textId="77777777" w:rsidR="00A8487F" w:rsidRPr="007E6BED" w:rsidRDefault="00A8487F" w:rsidP="00383A0F">
            <w:pPr>
              <w:pStyle w:val="ListParagraph"/>
              <w:ind w:left="0"/>
              <w:rPr>
                <w:color w:val="000000" w:themeColor="text1"/>
              </w:rPr>
            </w:pPr>
            <w:r w:rsidRPr="007E6BED">
              <w:rPr>
                <w:color w:val="000000" w:themeColor="text1"/>
              </w:rPr>
              <w:t>8</w:t>
            </w:r>
          </w:p>
        </w:tc>
        <w:tc>
          <w:tcPr>
            <w:tcW w:w="1435" w:type="dxa"/>
            <w:vMerge w:val="restart"/>
          </w:tcPr>
          <w:p w14:paraId="3D931D03" w14:textId="77777777" w:rsidR="00A8487F" w:rsidRPr="007E6BED" w:rsidRDefault="00A8487F" w:rsidP="00383A0F">
            <w:pPr>
              <w:pStyle w:val="ListParagraph"/>
              <w:ind w:left="0"/>
              <w:rPr>
                <w:color w:val="000000" w:themeColor="text1"/>
              </w:rPr>
            </w:pPr>
            <w:r w:rsidRPr="007E6BED">
              <w:rPr>
                <w:color w:val="000000" w:themeColor="text1"/>
              </w:rPr>
              <w:t>.231</w:t>
            </w:r>
          </w:p>
        </w:tc>
      </w:tr>
      <w:tr w:rsidR="00A8487F" w:rsidRPr="007E6BED" w14:paraId="6573736D" w14:textId="77777777" w:rsidTr="00383A0F">
        <w:tc>
          <w:tcPr>
            <w:tcW w:w="1975" w:type="dxa"/>
          </w:tcPr>
          <w:p w14:paraId="7D0781DC" w14:textId="77777777" w:rsidR="00A8487F" w:rsidRPr="007E6BED" w:rsidRDefault="00A8487F" w:rsidP="00383A0F">
            <w:pPr>
              <w:pStyle w:val="ListParagraph"/>
              <w:ind w:left="0"/>
              <w:rPr>
                <w:color w:val="000000" w:themeColor="text1"/>
              </w:rPr>
            </w:pPr>
            <w:r w:rsidRPr="007E6BED">
              <w:rPr>
                <w:color w:val="000000" w:themeColor="text1"/>
              </w:rPr>
              <w:t>Edges</w:t>
            </w:r>
          </w:p>
        </w:tc>
        <w:tc>
          <w:tcPr>
            <w:tcW w:w="1260" w:type="dxa"/>
          </w:tcPr>
          <w:p w14:paraId="240DC1CB" w14:textId="77777777" w:rsidR="00A8487F" w:rsidRPr="007E6BED" w:rsidRDefault="00A8487F" w:rsidP="00383A0F">
            <w:pPr>
              <w:pStyle w:val="ListParagraph"/>
              <w:ind w:left="0"/>
              <w:rPr>
                <w:color w:val="000000" w:themeColor="text1"/>
              </w:rPr>
            </w:pPr>
            <w:r w:rsidRPr="007E6BED">
              <w:rPr>
                <w:color w:val="000000" w:themeColor="text1"/>
              </w:rPr>
              <w:t>22</w:t>
            </w:r>
          </w:p>
        </w:tc>
        <w:tc>
          <w:tcPr>
            <w:tcW w:w="1260" w:type="dxa"/>
          </w:tcPr>
          <w:p w14:paraId="3ED05FBD" w14:textId="77777777" w:rsidR="00A8487F" w:rsidRPr="007E6BED" w:rsidRDefault="00A8487F" w:rsidP="00383A0F">
            <w:pPr>
              <w:pStyle w:val="ListParagraph"/>
              <w:ind w:left="0"/>
              <w:rPr>
                <w:color w:val="000000" w:themeColor="text1"/>
              </w:rPr>
            </w:pPr>
            <w:r w:rsidRPr="007E6BED">
              <w:rPr>
                <w:color w:val="000000" w:themeColor="text1"/>
              </w:rPr>
              <w:t>29</w:t>
            </w:r>
          </w:p>
        </w:tc>
        <w:tc>
          <w:tcPr>
            <w:tcW w:w="1170" w:type="dxa"/>
          </w:tcPr>
          <w:p w14:paraId="5AF5AB14" w14:textId="77777777" w:rsidR="00A8487F" w:rsidRPr="007E6BED" w:rsidRDefault="00A8487F" w:rsidP="00383A0F">
            <w:pPr>
              <w:pStyle w:val="ListParagraph"/>
              <w:ind w:left="0"/>
              <w:rPr>
                <w:color w:val="000000" w:themeColor="text1"/>
              </w:rPr>
            </w:pPr>
            <w:r w:rsidRPr="007E6BED">
              <w:rPr>
                <w:color w:val="000000" w:themeColor="text1"/>
              </w:rPr>
              <w:t>29</w:t>
            </w:r>
          </w:p>
        </w:tc>
        <w:tc>
          <w:tcPr>
            <w:tcW w:w="1170" w:type="dxa"/>
          </w:tcPr>
          <w:p w14:paraId="1DB0FACE" w14:textId="77777777" w:rsidR="00A8487F" w:rsidRPr="007E6BED" w:rsidRDefault="00A8487F" w:rsidP="00383A0F">
            <w:pPr>
              <w:pStyle w:val="ListParagraph"/>
              <w:ind w:left="0"/>
              <w:rPr>
                <w:color w:val="000000" w:themeColor="text1"/>
              </w:rPr>
            </w:pPr>
            <w:r w:rsidRPr="007E6BED">
              <w:rPr>
                <w:color w:val="000000" w:themeColor="text1"/>
              </w:rPr>
              <w:t>12</w:t>
            </w:r>
          </w:p>
        </w:tc>
        <w:tc>
          <w:tcPr>
            <w:tcW w:w="1080" w:type="dxa"/>
          </w:tcPr>
          <w:p w14:paraId="299270D4" w14:textId="77777777" w:rsidR="00A8487F" w:rsidRPr="007E6BED" w:rsidRDefault="00A8487F" w:rsidP="00383A0F">
            <w:pPr>
              <w:pStyle w:val="ListParagraph"/>
              <w:ind w:left="0"/>
              <w:rPr>
                <w:color w:val="000000" w:themeColor="text1"/>
              </w:rPr>
            </w:pPr>
            <w:r w:rsidRPr="007E6BED">
              <w:rPr>
                <w:color w:val="000000" w:themeColor="text1"/>
              </w:rPr>
              <w:t>14</w:t>
            </w:r>
          </w:p>
        </w:tc>
        <w:tc>
          <w:tcPr>
            <w:tcW w:w="1435" w:type="dxa"/>
            <w:vMerge/>
          </w:tcPr>
          <w:p w14:paraId="71FF2D22" w14:textId="77777777" w:rsidR="00A8487F" w:rsidRPr="007E6BED" w:rsidRDefault="00A8487F" w:rsidP="00383A0F">
            <w:pPr>
              <w:pStyle w:val="ListParagraph"/>
              <w:keepNext/>
              <w:ind w:left="0"/>
              <w:rPr>
                <w:color w:val="000000" w:themeColor="text1"/>
              </w:rPr>
            </w:pPr>
          </w:p>
        </w:tc>
      </w:tr>
    </w:tbl>
    <w:p w14:paraId="35058879" w14:textId="19C80220" w:rsidR="00A8487F" w:rsidRDefault="00A8487F" w:rsidP="00A8487F">
      <w:pPr>
        <w:pStyle w:val="Caption"/>
      </w:pPr>
      <w:r>
        <w:t>Table 3</w:t>
      </w:r>
      <w:commentRangeStart w:id="8"/>
      <w:commentRangeEnd w:id="8"/>
      <w:r>
        <w:rPr>
          <w:rStyle w:val="CommentReference"/>
          <w:i w:val="0"/>
          <w:iCs w:val="0"/>
          <w:color w:val="auto"/>
        </w:rPr>
        <w:commentReference w:id="8"/>
      </w:r>
      <w:r>
        <w:t xml:space="preserve">. sizes and edges by groups </w:t>
      </w:r>
    </w:p>
    <w:tbl>
      <w:tblPr>
        <w:tblW w:w="9720" w:type="dxa"/>
        <w:tblLayout w:type="fixed"/>
        <w:tblCellMar>
          <w:left w:w="0" w:type="dxa"/>
          <w:right w:w="0" w:type="dxa"/>
        </w:tblCellMar>
        <w:tblLook w:val="0000" w:firstRow="0" w:lastRow="0" w:firstColumn="0" w:lastColumn="0" w:noHBand="0" w:noVBand="0"/>
      </w:tblPr>
      <w:tblGrid>
        <w:gridCol w:w="1440"/>
        <w:gridCol w:w="1260"/>
        <w:gridCol w:w="1350"/>
        <w:gridCol w:w="1350"/>
        <w:gridCol w:w="1440"/>
        <w:gridCol w:w="1170"/>
        <w:gridCol w:w="1350"/>
        <w:gridCol w:w="360"/>
      </w:tblGrid>
      <w:tr w:rsidR="00A8487F" w:rsidRPr="0031578B" w14:paraId="79FD2A3C" w14:textId="77777777" w:rsidTr="00383A0F">
        <w:trPr>
          <w:cantSplit/>
        </w:trPr>
        <w:tc>
          <w:tcPr>
            <w:tcW w:w="9720" w:type="dxa"/>
            <w:gridSpan w:val="8"/>
            <w:tcBorders>
              <w:top w:val="nil"/>
              <w:left w:val="nil"/>
              <w:bottom w:val="nil"/>
              <w:right w:val="nil"/>
            </w:tcBorders>
            <w:shd w:val="clear" w:color="auto" w:fill="FFFFFF"/>
            <w:vAlign w:val="bottom"/>
          </w:tcPr>
          <w:p w14:paraId="721A6763" w14:textId="77777777" w:rsidR="00A8487F" w:rsidRPr="0031578B" w:rsidRDefault="00A8487F" w:rsidP="00383A0F">
            <w:pPr>
              <w:autoSpaceDE w:val="0"/>
              <w:autoSpaceDN w:val="0"/>
              <w:adjustRightInd w:val="0"/>
              <w:spacing w:line="320" w:lineRule="atLeast"/>
              <w:rPr>
                <w:rFonts w:eastAsiaTheme="minorEastAsia"/>
                <w:bCs/>
                <w:color w:val="000000" w:themeColor="text1"/>
              </w:rPr>
            </w:pPr>
          </w:p>
        </w:tc>
      </w:tr>
      <w:tr w:rsidR="00A8487F" w:rsidRPr="00467C3D" w14:paraId="51FB59B8" w14:textId="77777777" w:rsidTr="00383A0F">
        <w:trPr>
          <w:gridAfter w:val="1"/>
          <w:wAfter w:w="360" w:type="dxa"/>
          <w:cantSplit/>
        </w:trPr>
        <w:tc>
          <w:tcPr>
            <w:tcW w:w="1440" w:type="dxa"/>
            <w:tcBorders>
              <w:top w:val="nil"/>
              <w:left w:val="nil"/>
              <w:bottom w:val="single" w:sz="8" w:space="0" w:color="152935"/>
              <w:right w:val="nil"/>
            </w:tcBorders>
            <w:shd w:val="clear" w:color="auto" w:fill="FFFFFF"/>
            <w:vAlign w:val="bottom"/>
          </w:tcPr>
          <w:p w14:paraId="004A47F2" w14:textId="77777777" w:rsidR="00A8487F" w:rsidRPr="0031578B" w:rsidRDefault="00A8487F" w:rsidP="00383A0F">
            <w:pPr>
              <w:jc w:val="center"/>
              <w:rPr>
                <w:rFonts w:eastAsiaTheme="minorEastAsia"/>
              </w:rPr>
            </w:pPr>
            <w:r>
              <w:rPr>
                <w:rFonts w:eastAsiaTheme="minorEastAsia"/>
              </w:rPr>
              <w:t>M</w:t>
            </w:r>
            <w:r w:rsidRPr="0031578B">
              <w:rPr>
                <w:rFonts w:eastAsiaTheme="minorEastAsia"/>
              </w:rPr>
              <w:t>odularity</w:t>
            </w:r>
            <w:r>
              <w:rPr>
                <w:rFonts w:eastAsiaTheme="minorEastAsia"/>
              </w:rPr>
              <w:t xml:space="preserve"> </w:t>
            </w:r>
            <w:r w:rsidRPr="0031578B">
              <w:rPr>
                <w:rFonts w:eastAsiaTheme="minorEastAsia"/>
              </w:rPr>
              <w:t>class</w:t>
            </w:r>
          </w:p>
        </w:tc>
        <w:tc>
          <w:tcPr>
            <w:tcW w:w="1260" w:type="dxa"/>
            <w:tcBorders>
              <w:top w:val="nil"/>
              <w:left w:val="nil"/>
              <w:bottom w:val="single" w:sz="8" w:space="0" w:color="152935"/>
              <w:right w:val="single" w:sz="8" w:space="0" w:color="E0E0E0"/>
            </w:tcBorders>
            <w:shd w:val="clear" w:color="auto" w:fill="FFFFFF"/>
            <w:vAlign w:val="bottom"/>
          </w:tcPr>
          <w:p w14:paraId="3CB6C40A" w14:textId="77777777" w:rsidR="00A8487F" w:rsidRPr="0031578B" w:rsidRDefault="00A8487F" w:rsidP="00383A0F">
            <w:pPr>
              <w:jc w:val="center"/>
              <w:rPr>
                <w:rFonts w:eastAsiaTheme="minorEastAsia"/>
              </w:rPr>
            </w:pPr>
            <w:r w:rsidRPr="0031578B">
              <w:rPr>
                <w:rFonts w:eastAsiaTheme="minorEastAsia"/>
              </w:rPr>
              <w:t>Degree</w:t>
            </w:r>
          </w:p>
        </w:tc>
        <w:tc>
          <w:tcPr>
            <w:tcW w:w="1350" w:type="dxa"/>
            <w:tcBorders>
              <w:top w:val="nil"/>
              <w:left w:val="single" w:sz="8" w:space="0" w:color="E0E0E0"/>
              <w:bottom w:val="single" w:sz="8" w:space="0" w:color="152935"/>
              <w:right w:val="single" w:sz="8" w:space="0" w:color="E0E0E0"/>
            </w:tcBorders>
            <w:shd w:val="clear" w:color="auto" w:fill="FFFFFF"/>
            <w:vAlign w:val="bottom"/>
          </w:tcPr>
          <w:p w14:paraId="4A8B8528" w14:textId="77777777" w:rsidR="00A8487F" w:rsidRPr="0031578B" w:rsidRDefault="00A8487F" w:rsidP="00383A0F">
            <w:pPr>
              <w:jc w:val="center"/>
              <w:rPr>
                <w:rFonts w:eastAsiaTheme="minorEastAsia"/>
              </w:rPr>
            </w:pPr>
            <w:r w:rsidRPr="0031578B">
              <w:rPr>
                <w:rFonts w:eastAsiaTheme="minorEastAsia"/>
              </w:rPr>
              <w:t>Weighted Degree</w:t>
            </w:r>
          </w:p>
        </w:tc>
        <w:tc>
          <w:tcPr>
            <w:tcW w:w="1350" w:type="dxa"/>
            <w:tcBorders>
              <w:top w:val="nil"/>
              <w:left w:val="single" w:sz="8" w:space="0" w:color="E0E0E0"/>
              <w:bottom w:val="single" w:sz="8" w:space="0" w:color="152935"/>
              <w:right w:val="single" w:sz="8" w:space="0" w:color="E0E0E0"/>
            </w:tcBorders>
            <w:shd w:val="clear" w:color="auto" w:fill="FFFFFF"/>
            <w:vAlign w:val="bottom"/>
          </w:tcPr>
          <w:p w14:paraId="6580295E" w14:textId="77777777" w:rsidR="00A8487F" w:rsidRPr="0031578B" w:rsidRDefault="00A8487F" w:rsidP="00383A0F">
            <w:pPr>
              <w:jc w:val="center"/>
              <w:rPr>
                <w:rFonts w:eastAsiaTheme="minorEastAsia"/>
              </w:rPr>
            </w:pPr>
            <w:r w:rsidRPr="0031578B">
              <w:rPr>
                <w:rFonts w:eastAsiaTheme="minorEastAsia"/>
              </w:rPr>
              <w:t>Eccentricity</w:t>
            </w:r>
          </w:p>
        </w:tc>
        <w:tc>
          <w:tcPr>
            <w:tcW w:w="1440" w:type="dxa"/>
            <w:tcBorders>
              <w:top w:val="nil"/>
              <w:left w:val="single" w:sz="8" w:space="0" w:color="E0E0E0"/>
              <w:bottom w:val="single" w:sz="8" w:space="0" w:color="152935"/>
              <w:right w:val="single" w:sz="8" w:space="0" w:color="E0E0E0"/>
            </w:tcBorders>
            <w:shd w:val="clear" w:color="auto" w:fill="FFFFFF"/>
            <w:vAlign w:val="bottom"/>
          </w:tcPr>
          <w:p w14:paraId="00BFF330" w14:textId="77777777" w:rsidR="00A8487F" w:rsidRPr="0031578B" w:rsidRDefault="00A8487F" w:rsidP="00383A0F">
            <w:pPr>
              <w:jc w:val="center"/>
              <w:rPr>
                <w:rFonts w:eastAsiaTheme="minorEastAsia"/>
              </w:rPr>
            </w:pPr>
            <w:r w:rsidRPr="0031578B">
              <w:rPr>
                <w:rFonts w:eastAsiaTheme="minorEastAsia"/>
              </w:rPr>
              <w:t>C</w:t>
            </w:r>
            <w:r>
              <w:rPr>
                <w:rFonts w:eastAsiaTheme="minorEastAsia"/>
              </w:rPr>
              <w:t>lustering Coefficient</w:t>
            </w:r>
          </w:p>
        </w:tc>
        <w:tc>
          <w:tcPr>
            <w:tcW w:w="1170" w:type="dxa"/>
            <w:tcBorders>
              <w:top w:val="nil"/>
              <w:left w:val="single" w:sz="8" w:space="0" w:color="E0E0E0"/>
              <w:bottom w:val="single" w:sz="8" w:space="0" w:color="152935"/>
              <w:right w:val="single" w:sz="8" w:space="0" w:color="E0E0E0"/>
            </w:tcBorders>
            <w:shd w:val="clear" w:color="auto" w:fill="FFFFFF"/>
            <w:vAlign w:val="bottom"/>
          </w:tcPr>
          <w:p w14:paraId="5EE12B76" w14:textId="77777777" w:rsidR="00A8487F" w:rsidRPr="0031578B" w:rsidRDefault="00A8487F" w:rsidP="00383A0F">
            <w:pPr>
              <w:jc w:val="center"/>
              <w:rPr>
                <w:rFonts w:eastAsiaTheme="minorEastAsia"/>
              </w:rPr>
            </w:pPr>
            <w:r>
              <w:rPr>
                <w:rFonts w:eastAsiaTheme="minorEastAsia"/>
              </w:rPr>
              <w:t>T</w:t>
            </w:r>
            <w:r w:rsidRPr="0031578B">
              <w:rPr>
                <w:rFonts w:eastAsiaTheme="minorEastAsia"/>
              </w:rPr>
              <w:t>riangles</w:t>
            </w:r>
          </w:p>
        </w:tc>
        <w:tc>
          <w:tcPr>
            <w:tcW w:w="1350" w:type="dxa"/>
            <w:tcBorders>
              <w:top w:val="nil"/>
              <w:left w:val="single" w:sz="8" w:space="0" w:color="E0E0E0"/>
              <w:bottom w:val="single" w:sz="8" w:space="0" w:color="152935"/>
              <w:right w:val="nil"/>
            </w:tcBorders>
            <w:shd w:val="clear" w:color="auto" w:fill="FFFFFF"/>
            <w:vAlign w:val="bottom"/>
          </w:tcPr>
          <w:p w14:paraId="7F4D4274" w14:textId="77777777" w:rsidR="00A8487F" w:rsidRPr="0031578B" w:rsidRDefault="00A8487F" w:rsidP="00383A0F">
            <w:pPr>
              <w:jc w:val="center"/>
              <w:rPr>
                <w:rFonts w:eastAsiaTheme="minorEastAsia"/>
              </w:rPr>
            </w:pPr>
            <w:r>
              <w:rPr>
                <w:rFonts w:eastAsiaTheme="minorEastAsia"/>
              </w:rPr>
              <w:t>E</w:t>
            </w:r>
            <w:r w:rsidRPr="0031578B">
              <w:rPr>
                <w:rFonts w:eastAsiaTheme="minorEastAsia"/>
              </w:rPr>
              <w:t>igen</w:t>
            </w:r>
            <w:r>
              <w:rPr>
                <w:rFonts w:eastAsiaTheme="minorEastAsia"/>
              </w:rPr>
              <w:t>vector</w:t>
            </w:r>
          </w:p>
        </w:tc>
      </w:tr>
      <w:tr w:rsidR="00A8487F" w:rsidRPr="00467C3D" w14:paraId="00EEACD9" w14:textId="77777777" w:rsidTr="00383A0F">
        <w:trPr>
          <w:gridAfter w:val="1"/>
          <w:wAfter w:w="360" w:type="dxa"/>
          <w:cantSplit/>
        </w:trPr>
        <w:tc>
          <w:tcPr>
            <w:tcW w:w="1440" w:type="dxa"/>
            <w:tcBorders>
              <w:top w:val="single" w:sz="8" w:space="0" w:color="152935"/>
              <w:left w:val="nil"/>
              <w:bottom w:val="single" w:sz="8" w:space="0" w:color="AEAEAE"/>
              <w:right w:val="nil"/>
            </w:tcBorders>
            <w:shd w:val="clear" w:color="auto" w:fill="E0E0E0"/>
          </w:tcPr>
          <w:p w14:paraId="32ADD22B" w14:textId="77777777" w:rsidR="00A8487F" w:rsidRPr="0031578B" w:rsidRDefault="00A8487F" w:rsidP="00383A0F">
            <w:pPr>
              <w:jc w:val="center"/>
              <w:rPr>
                <w:rFonts w:eastAsiaTheme="minorEastAsia"/>
              </w:rPr>
            </w:pPr>
            <w:r w:rsidRPr="0031578B">
              <w:rPr>
                <w:rFonts w:eastAsiaTheme="minorEastAsia"/>
              </w:rPr>
              <w:t>0</w:t>
            </w:r>
          </w:p>
        </w:tc>
        <w:tc>
          <w:tcPr>
            <w:tcW w:w="1260" w:type="dxa"/>
            <w:tcBorders>
              <w:top w:val="single" w:sz="8" w:space="0" w:color="152935"/>
              <w:left w:val="nil"/>
              <w:bottom w:val="single" w:sz="8" w:space="0" w:color="AEAEAE"/>
              <w:right w:val="single" w:sz="8" w:space="0" w:color="E0E0E0"/>
            </w:tcBorders>
            <w:shd w:val="clear" w:color="auto" w:fill="F9F9FB"/>
          </w:tcPr>
          <w:p w14:paraId="51648BCB" w14:textId="77777777" w:rsidR="00A8487F" w:rsidRPr="0031578B" w:rsidRDefault="00A8487F" w:rsidP="00383A0F">
            <w:pPr>
              <w:jc w:val="center"/>
              <w:rPr>
                <w:rFonts w:eastAsiaTheme="minorEastAsia"/>
                <w:color w:val="010205"/>
              </w:rPr>
            </w:pPr>
            <w:r w:rsidRPr="0031578B">
              <w:rPr>
                <w:rFonts w:eastAsiaTheme="minorEastAsia"/>
                <w:color w:val="010205"/>
              </w:rPr>
              <w:t>4.00</w:t>
            </w:r>
          </w:p>
        </w:tc>
        <w:tc>
          <w:tcPr>
            <w:tcW w:w="1350" w:type="dxa"/>
            <w:tcBorders>
              <w:top w:val="single" w:sz="8" w:space="0" w:color="152935"/>
              <w:left w:val="single" w:sz="8" w:space="0" w:color="E0E0E0"/>
              <w:bottom w:val="single" w:sz="8" w:space="0" w:color="AEAEAE"/>
              <w:right w:val="single" w:sz="8" w:space="0" w:color="E0E0E0"/>
            </w:tcBorders>
            <w:shd w:val="clear" w:color="auto" w:fill="F9F9FB"/>
          </w:tcPr>
          <w:p w14:paraId="1953D23A" w14:textId="77777777" w:rsidR="00A8487F" w:rsidRPr="0031578B" w:rsidRDefault="00A8487F" w:rsidP="00383A0F">
            <w:pPr>
              <w:jc w:val="center"/>
              <w:rPr>
                <w:rFonts w:eastAsiaTheme="minorEastAsia"/>
                <w:color w:val="010205"/>
              </w:rPr>
            </w:pPr>
            <w:r w:rsidRPr="0031578B">
              <w:rPr>
                <w:rFonts w:eastAsiaTheme="minorEastAsia"/>
                <w:color w:val="010205"/>
              </w:rPr>
              <w:t>5.45</w:t>
            </w:r>
          </w:p>
        </w:tc>
        <w:tc>
          <w:tcPr>
            <w:tcW w:w="1350" w:type="dxa"/>
            <w:tcBorders>
              <w:top w:val="single" w:sz="8" w:space="0" w:color="152935"/>
              <w:left w:val="single" w:sz="8" w:space="0" w:color="E0E0E0"/>
              <w:bottom w:val="single" w:sz="8" w:space="0" w:color="AEAEAE"/>
              <w:right w:val="single" w:sz="8" w:space="0" w:color="E0E0E0"/>
            </w:tcBorders>
            <w:shd w:val="clear" w:color="auto" w:fill="F9F9FB"/>
          </w:tcPr>
          <w:p w14:paraId="3FB4A8A1" w14:textId="77777777" w:rsidR="00A8487F" w:rsidRPr="0031578B" w:rsidRDefault="00A8487F" w:rsidP="00383A0F">
            <w:pPr>
              <w:jc w:val="center"/>
              <w:rPr>
                <w:rFonts w:eastAsiaTheme="minorEastAsia"/>
                <w:color w:val="010205"/>
              </w:rPr>
            </w:pPr>
            <w:r w:rsidRPr="0031578B">
              <w:rPr>
                <w:rFonts w:eastAsiaTheme="minorEastAsia"/>
                <w:color w:val="010205"/>
              </w:rPr>
              <w:t>2.36</w:t>
            </w:r>
          </w:p>
        </w:tc>
        <w:tc>
          <w:tcPr>
            <w:tcW w:w="1440" w:type="dxa"/>
            <w:tcBorders>
              <w:top w:val="single" w:sz="8" w:space="0" w:color="152935"/>
              <w:left w:val="single" w:sz="8" w:space="0" w:color="E0E0E0"/>
              <w:bottom w:val="single" w:sz="8" w:space="0" w:color="AEAEAE"/>
              <w:right w:val="single" w:sz="8" w:space="0" w:color="E0E0E0"/>
            </w:tcBorders>
            <w:shd w:val="clear" w:color="auto" w:fill="F9F9FB"/>
          </w:tcPr>
          <w:p w14:paraId="10B5ECC0" w14:textId="77777777" w:rsidR="00A8487F" w:rsidRPr="0031578B" w:rsidRDefault="00A8487F" w:rsidP="00383A0F">
            <w:pPr>
              <w:jc w:val="center"/>
              <w:rPr>
                <w:rFonts w:eastAsiaTheme="minorEastAsia"/>
                <w:color w:val="010205"/>
              </w:rPr>
            </w:pPr>
            <w:r w:rsidRPr="0031578B">
              <w:rPr>
                <w:rFonts w:eastAsiaTheme="minorEastAsia"/>
                <w:color w:val="010205"/>
              </w:rPr>
              <w:t>.40</w:t>
            </w:r>
            <w:r>
              <w:rPr>
                <w:rFonts w:eastAsiaTheme="minorEastAsia"/>
                <w:color w:val="010205"/>
              </w:rPr>
              <w:t>5</w:t>
            </w:r>
          </w:p>
        </w:tc>
        <w:tc>
          <w:tcPr>
            <w:tcW w:w="1170" w:type="dxa"/>
            <w:tcBorders>
              <w:top w:val="single" w:sz="8" w:space="0" w:color="152935"/>
              <w:left w:val="single" w:sz="8" w:space="0" w:color="E0E0E0"/>
              <w:bottom w:val="single" w:sz="8" w:space="0" w:color="AEAEAE"/>
              <w:right w:val="single" w:sz="8" w:space="0" w:color="E0E0E0"/>
            </w:tcBorders>
            <w:shd w:val="clear" w:color="auto" w:fill="F9F9FB"/>
          </w:tcPr>
          <w:p w14:paraId="2E48476F" w14:textId="77777777" w:rsidR="00A8487F" w:rsidRPr="0031578B" w:rsidRDefault="00A8487F" w:rsidP="00383A0F">
            <w:pPr>
              <w:jc w:val="center"/>
              <w:rPr>
                <w:rFonts w:eastAsiaTheme="minorEastAsia"/>
                <w:color w:val="010205"/>
              </w:rPr>
            </w:pPr>
            <w:r w:rsidRPr="0031578B">
              <w:rPr>
                <w:rFonts w:eastAsiaTheme="minorEastAsia"/>
                <w:color w:val="010205"/>
              </w:rPr>
              <w:t>2.73</w:t>
            </w:r>
          </w:p>
        </w:tc>
        <w:tc>
          <w:tcPr>
            <w:tcW w:w="1350" w:type="dxa"/>
            <w:tcBorders>
              <w:top w:val="single" w:sz="8" w:space="0" w:color="152935"/>
              <w:left w:val="single" w:sz="8" w:space="0" w:color="E0E0E0"/>
              <w:bottom w:val="single" w:sz="8" w:space="0" w:color="AEAEAE"/>
              <w:right w:val="nil"/>
            </w:tcBorders>
            <w:shd w:val="clear" w:color="auto" w:fill="F9F9FB"/>
          </w:tcPr>
          <w:p w14:paraId="25E94451" w14:textId="77777777" w:rsidR="00A8487F" w:rsidRPr="0031578B" w:rsidRDefault="00A8487F" w:rsidP="00383A0F">
            <w:pPr>
              <w:jc w:val="center"/>
              <w:rPr>
                <w:rFonts w:eastAsiaTheme="minorEastAsia"/>
                <w:color w:val="010205"/>
              </w:rPr>
            </w:pPr>
            <w:r w:rsidRPr="0031578B">
              <w:rPr>
                <w:rFonts w:eastAsiaTheme="minorEastAsia"/>
                <w:color w:val="010205"/>
              </w:rPr>
              <w:t>.64</w:t>
            </w:r>
            <w:r>
              <w:rPr>
                <w:rFonts w:eastAsiaTheme="minorEastAsia"/>
                <w:color w:val="010205"/>
              </w:rPr>
              <w:t>6</w:t>
            </w:r>
          </w:p>
        </w:tc>
      </w:tr>
      <w:tr w:rsidR="00A8487F" w:rsidRPr="00467C3D" w14:paraId="7B57357C" w14:textId="77777777" w:rsidTr="00383A0F">
        <w:trPr>
          <w:gridAfter w:val="1"/>
          <w:wAfter w:w="360" w:type="dxa"/>
          <w:cantSplit/>
        </w:trPr>
        <w:tc>
          <w:tcPr>
            <w:tcW w:w="1440" w:type="dxa"/>
            <w:tcBorders>
              <w:top w:val="single" w:sz="8" w:space="0" w:color="AEAEAE"/>
              <w:left w:val="nil"/>
              <w:bottom w:val="single" w:sz="8" w:space="0" w:color="AEAEAE"/>
              <w:right w:val="nil"/>
            </w:tcBorders>
            <w:shd w:val="clear" w:color="auto" w:fill="E0E0E0"/>
          </w:tcPr>
          <w:p w14:paraId="5F69B701" w14:textId="77777777" w:rsidR="00A8487F" w:rsidRPr="0031578B" w:rsidRDefault="00A8487F" w:rsidP="00383A0F">
            <w:pPr>
              <w:jc w:val="center"/>
              <w:rPr>
                <w:rFonts w:eastAsiaTheme="minorEastAsia"/>
              </w:rPr>
            </w:pPr>
            <w:r w:rsidRPr="0031578B">
              <w:rPr>
                <w:rFonts w:eastAsiaTheme="minorEastAsia"/>
              </w:rPr>
              <w:t>1</w:t>
            </w:r>
          </w:p>
        </w:tc>
        <w:tc>
          <w:tcPr>
            <w:tcW w:w="1260" w:type="dxa"/>
            <w:tcBorders>
              <w:top w:val="single" w:sz="8" w:space="0" w:color="AEAEAE"/>
              <w:left w:val="nil"/>
              <w:bottom w:val="single" w:sz="8" w:space="0" w:color="AEAEAE"/>
              <w:right w:val="single" w:sz="8" w:space="0" w:color="E0E0E0"/>
            </w:tcBorders>
            <w:shd w:val="clear" w:color="auto" w:fill="F9F9FB"/>
          </w:tcPr>
          <w:p w14:paraId="759E87B7" w14:textId="77777777" w:rsidR="00A8487F" w:rsidRPr="0031578B" w:rsidRDefault="00A8487F" w:rsidP="00383A0F">
            <w:pPr>
              <w:jc w:val="center"/>
              <w:rPr>
                <w:rFonts w:eastAsiaTheme="minorEastAsia"/>
                <w:color w:val="010205"/>
              </w:rPr>
            </w:pPr>
            <w:r w:rsidRPr="0031578B">
              <w:rPr>
                <w:rFonts w:eastAsiaTheme="minorEastAsia"/>
                <w:color w:val="010205"/>
              </w:rPr>
              <w:t>5.27</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5DC9616D" w14:textId="77777777" w:rsidR="00A8487F" w:rsidRPr="0031578B" w:rsidRDefault="00A8487F" w:rsidP="00383A0F">
            <w:pPr>
              <w:jc w:val="center"/>
              <w:rPr>
                <w:rFonts w:eastAsiaTheme="minorEastAsia"/>
                <w:color w:val="010205"/>
              </w:rPr>
            </w:pPr>
            <w:r w:rsidRPr="0031578B">
              <w:rPr>
                <w:rFonts w:eastAsiaTheme="minorEastAsia"/>
                <w:color w:val="010205"/>
              </w:rPr>
              <w:t>9.09</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1AB8CCF" w14:textId="77777777" w:rsidR="00A8487F" w:rsidRPr="0031578B" w:rsidRDefault="00A8487F" w:rsidP="00383A0F">
            <w:pPr>
              <w:jc w:val="center"/>
              <w:rPr>
                <w:rFonts w:eastAsiaTheme="minorEastAsia"/>
                <w:color w:val="010205"/>
              </w:rPr>
            </w:pPr>
            <w:r w:rsidRPr="0031578B">
              <w:rPr>
                <w:rFonts w:eastAsiaTheme="minorEastAsia"/>
                <w:color w:val="010205"/>
              </w:rPr>
              <w:t>2.55</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7D459E7D" w14:textId="77777777" w:rsidR="00A8487F" w:rsidRPr="0031578B" w:rsidRDefault="00A8487F" w:rsidP="00383A0F">
            <w:pPr>
              <w:jc w:val="center"/>
              <w:rPr>
                <w:rFonts w:eastAsiaTheme="minorEastAsia"/>
                <w:color w:val="010205"/>
              </w:rPr>
            </w:pPr>
            <w:r w:rsidRPr="0031578B">
              <w:rPr>
                <w:rFonts w:eastAsiaTheme="minorEastAsia"/>
                <w:color w:val="010205"/>
              </w:rPr>
              <w:t>.58</w:t>
            </w:r>
            <w:r>
              <w:rPr>
                <w:rFonts w:eastAsiaTheme="minorEastAsia"/>
                <w:color w:val="010205"/>
              </w:rPr>
              <w:t>1</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72DE1193" w14:textId="77777777" w:rsidR="00A8487F" w:rsidRPr="0031578B" w:rsidRDefault="00A8487F" w:rsidP="00383A0F">
            <w:pPr>
              <w:jc w:val="center"/>
              <w:rPr>
                <w:rFonts w:eastAsiaTheme="minorEastAsia"/>
                <w:color w:val="010205"/>
              </w:rPr>
            </w:pPr>
            <w:r w:rsidRPr="0031578B">
              <w:rPr>
                <w:rFonts w:eastAsiaTheme="minorEastAsia"/>
                <w:color w:val="010205"/>
              </w:rPr>
              <w:t>7.91</w:t>
            </w:r>
          </w:p>
        </w:tc>
        <w:tc>
          <w:tcPr>
            <w:tcW w:w="1350" w:type="dxa"/>
            <w:tcBorders>
              <w:top w:val="single" w:sz="8" w:space="0" w:color="AEAEAE"/>
              <w:left w:val="single" w:sz="8" w:space="0" w:color="E0E0E0"/>
              <w:bottom w:val="single" w:sz="8" w:space="0" w:color="AEAEAE"/>
              <w:right w:val="nil"/>
            </w:tcBorders>
            <w:shd w:val="clear" w:color="auto" w:fill="F9F9FB"/>
          </w:tcPr>
          <w:p w14:paraId="4C553175" w14:textId="77777777" w:rsidR="00A8487F" w:rsidRPr="0031578B" w:rsidRDefault="00A8487F" w:rsidP="00383A0F">
            <w:pPr>
              <w:jc w:val="center"/>
              <w:rPr>
                <w:rFonts w:eastAsiaTheme="minorEastAsia"/>
                <w:color w:val="010205"/>
              </w:rPr>
            </w:pPr>
            <w:r w:rsidRPr="0031578B">
              <w:rPr>
                <w:rFonts w:eastAsiaTheme="minorEastAsia"/>
                <w:color w:val="010205"/>
              </w:rPr>
              <w:t>.721</w:t>
            </w:r>
          </w:p>
        </w:tc>
      </w:tr>
      <w:tr w:rsidR="00A8487F" w:rsidRPr="00467C3D" w14:paraId="7B2B6630" w14:textId="77777777" w:rsidTr="00383A0F">
        <w:trPr>
          <w:gridAfter w:val="1"/>
          <w:wAfter w:w="360" w:type="dxa"/>
          <w:cantSplit/>
        </w:trPr>
        <w:tc>
          <w:tcPr>
            <w:tcW w:w="1440" w:type="dxa"/>
            <w:tcBorders>
              <w:top w:val="single" w:sz="8" w:space="0" w:color="AEAEAE"/>
              <w:left w:val="nil"/>
              <w:bottom w:val="single" w:sz="8" w:space="0" w:color="AEAEAE"/>
              <w:right w:val="nil"/>
            </w:tcBorders>
            <w:shd w:val="clear" w:color="auto" w:fill="E0E0E0"/>
          </w:tcPr>
          <w:p w14:paraId="5BABCA09" w14:textId="77777777" w:rsidR="00A8487F" w:rsidRPr="0031578B" w:rsidRDefault="00A8487F" w:rsidP="00383A0F">
            <w:pPr>
              <w:jc w:val="center"/>
              <w:rPr>
                <w:rFonts w:eastAsiaTheme="minorEastAsia"/>
              </w:rPr>
            </w:pPr>
            <w:r w:rsidRPr="0031578B">
              <w:rPr>
                <w:rFonts w:eastAsiaTheme="minorEastAsia"/>
              </w:rPr>
              <w:t>2</w:t>
            </w:r>
          </w:p>
        </w:tc>
        <w:tc>
          <w:tcPr>
            <w:tcW w:w="1260" w:type="dxa"/>
            <w:tcBorders>
              <w:top w:val="single" w:sz="8" w:space="0" w:color="AEAEAE"/>
              <w:left w:val="nil"/>
              <w:bottom w:val="single" w:sz="8" w:space="0" w:color="AEAEAE"/>
              <w:right w:val="single" w:sz="8" w:space="0" w:color="E0E0E0"/>
            </w:tcBorders>
            <w:shd w:val="clear" w:color="auto" w:fill="F9F9FB"/>
          </w:tcPr>
          <w:p w14:paraId="68729C00" w14:textId="77777777" w:rsidR="00A8487F" w:rsidRPr="0031578B" w:rsidRDefault="00A8487F" w:rsidP="00383A0F">
            <w:pPr>
              <w:jc w:val="center"/>
              <w:rPr>
                <w:rFonts w:eastAsiaTheme="minorEastAsia"/>
                <w:color w:val="010205"/>
              </w:rPr>
            </w:pPr>
            <w:r w:rsidRPr="0031578B">
              <w:rPr>
                <w:rFonts w:eastAsiaTheme="minorEastAsia"/>
                <w:color w:val="010205"/>
              </w:rPr>
              <w:t>5.8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0FD798F3" w14:textId="77777777" w:rsidR="00A8487F" w:rsidRPr="0031578B" w:rsidRDefault="00A8487F" w:rsidP="00383A0F">
            <w:pPr>
              <w:jc w:val="center"/>
              <w:rPr>
                <w:rFonts w:eastAsiaTheme="minorEastAsia"/>
                <w:color w:val="010205"/>
              </w:rPr>
            </w:pPr>
            <w:r w:rsidRPr="0031578B">
              <w:rPr>
                <w:rFonts w:eastAsiaTheme="minorEastAsia"/>
                <w:color w:val="010205"/>
              </w:rPr>
              <w:t>12.8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5D1359CC" w14:textId="77777777" w:rsidR="00A8487F" w:rsidRPr="0031578B" w:rsidRDefault="00A8487F" w:rsidP="00383A0F">
            <w:pPr>
              <w:jc w:val="center"/>
              <w:rPr>
                <w:rFonts w:eastAsiaTheme="minorEastAsia"/>
                <w:color w:val="010205"/>
              </w:rPr>
            </w:pPr>
            <w:r w:rsidRPr="0031578B">
              <w:rPr>
                <w:rFonts w:eastAsiaTheme="minorEastAsia"/>
                <w:color w:val="010205"/>
              </w:rPr>
              <w:t>2.20</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4A68D7CD" w14:textId="77777777" w:rsidR="00A8487F" w:rsidRPr="0031578B" w:rsidRDefault="00A8487F" w:rsidP="00383A0F">
            <w:pPr>
              <w:jc w:val="center"/>
              <w:rPr>
                <w:rFonts w:eastAsiaTheme="minorEastAsia"/>
                <w:color w:val="010205"/>
              </w:rPr>
            </w:pPr>
            <w:r w:rsidRPr="0031578B">
              <w:rPr>
                <w:rFonts w:eastAsiaTheme="minorEastAsia"/>
                <w:color w:val="010205"/>
              </w:rPr>
              <w:t>.751</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332BB482" w14:textId="77777777" w:rsidR="00A8487F" w:rsidRPr="0031578B" w:rsidRDefault="00A8487F" w:rsidP="00383A0F">
            <w:pPr>
              <w:jc w:val="center"/>
              <w:rPr>
                <w:rFonts w:eastAsiaTheme="minorEastAsia"/>
                <w:color w:val="010205"/>
              </w:rPr>
            </w:pPr>
            <w:r w:rsidRPr="0031578B">
              <w:rPr>
                <w:rFonts w:eastAsiaTheme="minorEastAsia"/>
                <w:color w:val="010205"/>
              </w:rPr>
              <w:t>10.80</w:t>
            </w:r>
          </w:p>
        </w:tc>
        <w:tc>
          <w:tcPr>
            <w:tcW w:w="1350" w:type="dxa"/>
            <w:tcBorders>
              <w:top w:val="single" w:sz="8" w:space="0" w:color="AEAEAE"/>
              <w:left w:val="single" w:sz="8" w:space="0" w:color="E0E0E0"/>
              <w:bottom w:val="single" w:sz="8" w:space="0" w:color="AEAEAE"/>
              <w:right w:val="nil"/>
            </w:tcBorders>
            <w:shd w:val="clear" w:color="auto" w:fill="F9F9FB"/>
          </w:tcPr>
          <w:p w14:paraId="2EB89B52" w14:textId="77777777" w:rsidR="00A8487F" w:rsidRPr="0031578B" w:rsidRDefault="00A8487F" w:rsidP="00383A0F">
            <w:pPr>
              <w:jc w:val="center"/>
              <w:rPr>
                <w:rFonts w:eastAsiaTheme="minorEastAsia"/>
                <w:color w:val="010205"/>
              </w:rPr>
            </w:pPr>
            <w:r w:rsidRPr="0031578B">
              <w:rPr>
                <w:rFonts w:eastAsiaTheme="minorEastAsia"/>
                <w:color w:val="010205"/>
              </w:rPr>
              <w:t>.81</w:t>
            </w:r>
            <w:r>
              <w:rPr>
                <w:rFonts w:eastAsiaTheme="minorEastAsia"/>
                <w:color w:val="010205"/>
              </w:rPr>
              <w:t>7</w:t>
            </w:r>
          </w:p>
        </w:tc>
      </w:tr>
      <w:tr w:rsidR="00A8487F" w:rsidRPr="00467C3D" w14:paraId="19D1B13E" w14:textId="77777777" w:rsidTr="00383A0F">
        <w:trPr>
          <w:gridAfter w:val="1"/>
          <w:wAfter w:w="360" w:type="dxa"/>
          <w:cantSplit/>
        </w:trPr>
        <w:tc>
          <w:tcPr>
            <w:tcW w:w="1440" w:type="dxa"/>
            <w:tcBorders>
              <w:top w:val="single" w:sz="8" w:space="0" w:color="AEAEAE"/>
              <w:left w:val="nil"/>
              <w:bottom w:val="single" w:sz="8" w:space="0" w:color="AEAEAE"/>
              <w:right w:val="nil"/>
            </w:tcBorders>
            <w:shd w:val="clear" w:color="auto" w:fill="E0E0E0"/>
          </w:tcPr>
          <w:p w14:paraId="4AFC31A1" w14:textId="77777777" w:rsidR="00A8487F" w:rsidRPr="0031578B" w:rsidRDefault="00A8487F" w:rsidP="00383A0F">
            <w:pPr>
              <w:jc w:val="center"/>
              <w:rPr>
                <w:rFonts w:eastAsiaTheme="minorEastAsia"/>
              </w:rPr>
            </w:pPr>
            <w:r w:rsidRPr="0031578B">
              <w:rPr>
                <w:rFonts w:eastAsiaTheme="minorEastAsia"/>
              </w:rPr>
              <w:t>3</w:t>
            </w:r>
          </w:p>
        </w:tc>
        <w:tc>
          <w:tcPr>
            <w:tcW w:w="1260" w:type="dxa"/>
            <w:tcBorders>
              <w:top w:val="single" w:sz="8" w:space="0" w:color="AEAEAE"/>
              <w:left w:val="nil"/>
              <w:bottom w:val="single" w:sz="8" w:space="0" w:color="AEAEAE"/>
              <w:right w:val="single" w:sz="8" w:space="0" w:color="E0E0E0"/>
            </w:tcBorders>
            <w:shd w:val="clear" w:color="auto" w:fill="F9F9FB"/>
          </w:tcPr>
          <w:p w14:paraId="4808C06F" w14:textId="77777777" w:rsidR="00A8487F" w:rsidRPr="0031578B" w:rsidRDefault="00A8487F" w:rsidP="00383A0F">
            <w:pPr>
              <w:jc w:val="center"/>
              <w:rPr>
                <w:rFonts w:eastAsiaTheme="minorEastAsia"/>
                <w:color w:val="010205"/>
              </w:rPr>
            </w:pPr>
            <w:r w:rsidRPr="0031578B">
              <w:rPr>
                <w:rFonts w:eastAsiaTheme="minorEastAsia"/>
                <w:color w:val="010205"/>
              </w:rPr>
              <w:t>2.4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2CB3F17" w14:textId="77777777" w:rsidR="00A8487F" w:rsidRPr="0031578B" w:rsidRDefault="00A8487F" w:rsidP="00383A0F">
            <w:pPr>
              <w:jc w:val="center"/>
              <w:rPr>
                <w:rFonts w:eastAsiaTheme="minorEastAsia"/>
                <w:color w:val="010205"/>
              </w:rPr>
            </w:pPr>
            <w:r w:rsidRPr="0031578B">
              <w:rPr>
                <w:rFonts w:eastAsiaTheme="minorEastAsia"/>
                <w:color w:val="010205"/>
              </w:rPr>
              <w:t>2.8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1A4003E3" w14:textId="77777777" w:rsidR="00A8487F" w:rsidRPr="0031578B" w:rsidRDefault="00A8487F" w:rsidP="00383A0F">
            <w:pPr>
              <w:jc w:val="center"/>
              <w:rPr>
                <w:rFonts w:eastAsiaTheme="minorEastAsia"/>
                <w:color w:val="010205"/>
              </w:rPr>
            </w:pPr>
            <w:r w:rsidRPr="0031578B">
              <w:rPr>
                <w:rFonts w:eastAsiaTheme="minorEastAsia"/>
                <w:color w:val="010205"/>
              </w:rPr>
              <w:t>3.50</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24E1ED97" w14:textId="77777777" w:rsidR="00A8487F" w:rsidRPr="0031578B" w:rsidRDefault="00A8487F" w:rsidP="00383A0F">
            <w:pPr>
              <w:jc w:val="center"/>
              <w:rPr>
                <w:rFonts w:eastAsiaTheme="minorEastAsia"/>
                <w:color w:val="010205"/>
              </w:rPr>
            </w:pPr>
            <w:r w:rsidRPr="0031578B">
              <w:rPr>
                <w:rFonts w:eastAsiaTheme="minorEastAsia"/>
                <w:color w:val="010205"/>
              </w:rPr>
              <w:t>.240</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0A647055" w14:textId="77777777" w:rsidR="00A8487F" w:rsidRPr="0031578B" w:rsidRDefault="00A8487F" w:rsidP="00383A0F">
            <w:pPr>
              <w:jc w:val="center"/>
              <w:rPr>
                <w:rFonts w:eastAsiaTheme="minorEastAsia"/>
                <w:color w:val="010205"/>
              </w:rPr>
            </w:pPr>
            <w:r w:rsidRPr="0031578B">
              <w:rPr>
                <w:rFonts w:eastAsiaTheme="minorEastAsia"/>
                <w:color w:val="010205"/>
              </w:rPr>
              <w:t>.60</w:t>
            </w:r>
          </w:p>
        </w:tc>
        <w:tc>
          <w:tcPr>
            <w:tcW w:w="1350" w:type="dxa"/>
            <w:tcBorders>
              <w:top w:val="single" w:sz="8" w:space="0" w:color="AEAEAE"/>
              <w:left w:val="single" w:sz="8" w:space="0" w:color="E0E0E0"/>
              <w:bottom w:val="single" w:sz="8" w:space="0" w:color="AEAEAE"/>
              <w:right w:val="nil"/>
            </w:tcBorders>
            <w:shd w:val="clear" w:color="auto" w:fill="F9F9FB"/>
          </w:tcPr>
          <w:p w14:paraId="4A362261" w14:textId="77777777" w:rsidR="00A8487F" w:rsidRPr="0031578B" w:rsidRDefault="00A8487F" w:rsidP="00383A0F">
            <w:pPr>
              <w:jc w:val="center"/>
              <w:rPr>
                <w:rFonts w:eastAsiaTheme="minorEastAsia"/>
                <w:color w:val="010205"/>
              </w:rPr>
            </w:pPr>
            <w:r w:rsidRPr="0031578B">
              <w:rPr>
                <w:rFonts w:eastAsiaTheme="minorEastAsia"/>
                <w:color w:val="010205"/>
              </w:rPr>
              <w:t>.409</w:t>
            </w:r>
          </w:p>
        </w:tc>
      </w:tr>
      <w:tr w:rsidR="00A8487F" w:rsidRPr="00467C3D" w14:paraId="44660A26" w14:textId="77777777" w:rsidTr="00383A0F">
        <w:trPr>
          <w:gridAfter w:val="1"/>
          <w:wAfter w:w="360" w:type="dxa"/>
          <w:cantSplit/>
        </w:trPr>
        <w:tc>
          <w:tcPr>
            <w:tcW w:w="1440" w:type="dxa"/>
            <w:tcBorders>
              <w:top w:val="single" w:sz="8" w:space="0" w:color="AEAEAE"/>
              <w:left w:val="nil"/>
              <w:bottom w:val="single" w:sz="8" w:space="0" w:color="AEAEAE"/>
              <w:right w:val="nil"/>
            </w:tcBorders>
            <w:shd w:val="clear" w:color="auto" w:fill="E0E0E0"/>
          </w:tcPr>
          <w:p w14:paraId="1C894E60" w14:textId="77777777" w:rsidR="00A8487F" w:rsidRPr="0031578B" w:rsidRDefault="00A8487F" w:rsidP="00383A0F">
            <w:pPr>
              <w:jc w:val="center"/>
              <w:rPr>
                <w:rFonts w:eastAsiaTheme="minorEastAsia"/>
              </w:rPr>
            </w:pPr>
            <w:r w:rsidRPr="0031578B">
              <w:rPr>
                <w:rFonts w:eastAsiaTheme="minorEastAsia"/>
              </w:rPr>
              <w:t>4</w:t>
            </w:r>
          </w:p>
        </w:tc>
        <w:tc>
          <w:tcPr>
            <w:tcW w:w="1260" w:type="dxa"/>
            <w:tcBorders>
              <w:top w:val="single" w:sz="8" w:space="0" w:color="AEAEAE"/>
              <w:left w:val="nil"/>
              <w:bottom w:val="single" w:sz="8" w:space="0" w:color="AEAEAE"/>
              <w:right w:val="single" w:sz="8" w:space="0" w:color="E0E0E0"/>
            </w:tcBorders>
            <w:shd w:val="clear" w:color="auto" w:fill="F9F9FB"/>
          </w:tcPr>
          <w:p w14:paraId="5A906ADA" w14:textId="77777777" w:rsidR="00A8487F" w:rsidRPr="0031578B" w:rsidRDefault="00A8487F" w:rsidP="00383A0F">
            <w:pPr>
              <w:jc w:val="center"/>
              <w:rPr>
                <w:rFonts w:eastAsiaTheme="minorEastAsia"/>
                <w:color w:val="010205"/>
              </w:rPr>
            </w:pPr>
            <w:r w:rsidRPr="0031578B">
              <w:rPr>
                <w:rFonts w:eastAsiaTheme="minorEastAsia"/>
                <w:color w:val="010205"/>
              </w:rPr>
              <w:t>3.5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71600CF3" w14:textId="77777777" w:rsidR="00A8487F" w:rsidRPr="0031578B" w:rsidRDefault="00A8487F" w:rsidP="00383A0F">
            <w:pPr>
              <w:jc w:val="center"/>
              <w:rPr>
                <w:rFonts w:eastAsiaTheme="minorEastAsia"/>
                <w:color w:val="010205"/>
              </w:rPr>
            </w:pPr>
            <w:r w:rsidRPr="0031578B">
              <w:rPr>
                <w:rFonts w:eastAsiaTheme="minorEastAsia"/>
                <w:color w:val="010205"/>
              </w:rPr>
              <w:t>4.50</w:t>
            </w:r>
          </w:p>
        </w:tc>
        <w:tc>
          <w:tcPr>
            <w:tcW w:w="1350" w:type="dxa"/>
            <w:tcBorders>
              <w:top w:val="single" w:sz="8" w:space="0" w:color="AEAEAE"/>
              <w:left w:val="single" w:sz="8" w:space="0" w:color="E0E0E0"/>
              <w:bottom w:val="single" w:sz="8" w:space="0" w:color="AEAEAE"/>
              <w:right w:val="single" w:sz="8" w:space="0" w:color="E0E0E0"/>
            </w:tcBorders>
            <w:shd w:val="clear" w:color="auto" w:fill="F9F9FB"/>
          </w:tcPr>
          <w:p w14:paraId="0CDDCBBA" w14:textId="77777777" w:rsidR="00A8487F" w:rsidRPr="0031578B" w:rsidRDefault="00A8487F" w:rsidP="00383A0F">
            <w:pPr>
              <w:jc w:val="center"/>
              <w:rPr>
                <w:rFonts w:eastAsiaTheme="minorEastAsia"/>
                <w:color w:val="010205"/>
              </w:rPr>
            </w:pPr>
            <w:r w:rsidRPr="0031578B">
              <w:rPr>
                <w:rFonts w:eastAsiaTheme="minorEastAsia"/>
                <w:color w:val="010205"/>
              </w:rPr>
              <w:t>2.38</w:t>
            </w:r>
          </w:p>
        </w:tc>
        <w:tc>
          <w:tcPr>
            <w:tcW w:w="1440" w:type="dxa"/>
            <w:tcBorders>
              <w:top w:val="single" w:sz="8" w:space="0" w:color="AEAEAE"/>
              <w:left w:val="single" w:sz="8" w:space="0" w:color="E0E0E0"/>
              <w:bottom w:val="single" w:sz="8" w:space="0" w:color="AEAEAE"/>
              <w:right w:val="single" w:sz="8" w:space="0" w:color="E0E0E0"/>
            </w:tcBorders>
            <w:shd w:val="clear" w:color="auto" w:fill="F9F9FB"/>
          </w:tcPr>
          <w:p w14:paraId="33DD6561" w14:textId="77777777" w:rsidR="00A8487F" w:rsidRPr="0031578B" w:rsidRDefault="00A8487F" w:rsidP="00383A0F">
            <w:pPr>
              <w:jc w:val="center"/>
              <w:rPr>
                <w:rFonts w:eastAsiaTheme="minorEastAsia"/>
                <w:color w:val="010205"/>
              </w:rPr>
            </w:pPr>
            <w:r w:rsidRPr="0031578B">
              <w:rPr>
                <w:rFonts w:eastAsiaTheme="minorEastAsia"/>
                <w:color w:val="010205"/>
              </w:rPr>
              <w:t>.675</w:t>
            </w:r>
          </w:p>
        </w:tc>
        <w:tc>
          <w:tcPr>
            <w:tcW w:w="1170" w:type="dxa"/>
            <w:tcBorders>
              <w:top w:val="single" w:sz="8" w:space="0" w:color="AEAEAE"/>
              <w:left w:val="single" w:sz="8" w:space="0" w:color="E0E0E0"/>
              <w:bottom w:val="single" w:sz="8" w:space="0" w:color="AEAEAE"/>
              <w:right w:val="single" w:sz="8" w:space="0" w:color="E0E0E0"/>
            </w:tcBorders>
            <w:shd w:val="clear" w:color="auto" w:fill="F9F9FB"/>
          </w:tcPr>
          <w:p w14:paraId="4F8706AA" w14:textId="77777777" w:rsidR="00A8487F" w:rsidRPr="0031578B" w:rsidRDefault="00A8487F" w:rsidP="00383A0F">
            <w:pPr>
              <w:jc w:val="center"/>
              <w:rPr>
                <w:rFonts w:eastAsiaTheme="minorEastAsia"/>
                <w:color w:val="010205"/>
              </w:rPr>
            </w:pPr>
            <w:r w:rsidRPr="0031578B">
              <w:rPr>
                <w:rFonts w:eastAsiaTheme="minorEastAsia"/>
                <w:color w:val="010205"/>
              </w:rPr>
              <w:t>2.63</w:t>
            </w:r>
          </w:p>
        </w:tc>
        <w:tc>
          <w:tcPr>
            <w:tcW w:w="1350" w:type="dxa"/>
            <w:tcBorders>
              <w:top w:val="single" w:sz="8" w:space="0" w:color="AEAEAE"/>
              <w:left w:val="single" w:sz="8" w:space="0" w:color="E0E0E0"/>
              <w:bottom w:val="single" w:sz="8" w:space="0" w:color="AEAEAE"/>
              <w:right w:val="nil"/>
            </w:tcBorders>
            <w:shd w:val="clear" w:color="auto" w:fill="F9F9FB"/>
          </w:tcPr>
          <w:p w14:paraId="0A178C17" w14:textId="77777777" w:rsidR="00A8487F" w:rsidRPr="0031578B" w:rsidRDefault="00A8487F" w:rsidP="00383A0F">
            <w:pPr>
              <w:keepNext/>
              <w:jc w:val="center"/>
              <w:rPr>
                <w:rFonts w:eastAsiaTheme="minorEastAsia"/>
                <w:color w:val="010205"/>
              </w:rPr>
            </w:pPr>
            <w:r w:rsidRPr="0031578B">
              <w:rPr>
                <w:rFonts w:eastAsiaTheme="minorEastAsia"/>
                <w:color w:val="010205"/>
              </w:rPr>
              <w:t>.659</w:t>
            </w:r>
          </w:p>
        </w:tc>
      </w:tr>
    </w:tbl>
    <w:p w14:paraId="19A02BB3" w14:textId="77777777" w:rsidR="00A8487F" w:rsidRDefault="00A8487F" w:rsidP="00A8487F">
      <w:pPr>
        <w:pStyle w:val="Caption"/>
      </w:pPr>
      <w:r>
        <w:t>Table 4. Network statistics by the modularity class</w:t>
      </w:r>
    </w:p>
    <w:p w14:paraId="6FA2621C" w14:textId="77777777" w:rsidR="00A8487F" w:rsidRPr="00A8487F" w:rsidRDefault="00A8487F" w:rsidP="00363865"/>
    <w:p w14:paraId="5FA9C9C7" w14:textId="40392C13" w:rsidR="00A8487F" w:rsidRDefault="00AA630E" w:rsidP="00A8487F">
      <w:r>
        <w:rPr>
          <w:noProof/>
        </w:rPr>
        <mc:AlternateContent>
          <mc:Choice Requires="wps">
            <w:drawing>
              <wp:anchor distT="0" distB="0" distL="114300" distR="114300" simplePos="0" relativeHeight="251658243" behindDoc="0" locked="0" layoutInCell="1" allowOverlap="1" wp14:anchorId="7E0F72FD" wp14:editId="51938999">
                <wp:simplePos x="0" y="0"/>
                <wp:positionH relativeFrom="column">
                  <wp:posOffset>153000</wp:posOffset>
                </wp:positionH>
                <wp:positionV relativeFrom="paragraph">
                  <wp:posOffset>5856710</wp:posOffset>
                </wp:positionV>
                <wp:extent cx="5523865" cy="635"/>
                <wp:effectExtent l="0" t="0" r="635" b="12065"/>
                <wp:wrapTopAndBottom/>
                <wp:docPr id="68" name="Text Box 68"/>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14:paraId="195B49F1" w14:textId="629CE9CB" w:rsidR="00A8487F" w:rsidRPr="008550CA" w:rsidRDefault="00A8487F" w:rsidP="00363865">
                            <w:pPr>
                              <w:pStyle w:val="Caption"/>
                            </w:pPr>
                            <w:r>
                              <w:t xml:space="preserve">Figure </w:t>
                            </w:r>
                            <w:r w:rsidR="00402917">
                              <w:t>1</w:t>
                            </w:r>
                            <w:r>
                              <w:t xml:space="preserve">. </w:t>
                            </w:r>
                            <w:r w:rsidRPr="00BC0F9D">
                              <w:t>Course network soci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http://schemas.openxmlformats.org/drawingml/2006/main" xmlns:pic="http://schemas.openxmlformats.org/drawingml/2006/picture" xmlns:a14="http://schemas.microsoft.com/office/drawing/2010/main">
            <w:pict w14:anchorId="56618CD9">
              <v:shapetype id="_x0000_t202" coordsize="21600,21600" o:spt="202" path="m,l,21600r21600,l21600,xe" w14:anchorId="7E0F72FD">
                <v:stroke joinstyle="miter"/>
                <v:path gradientshapeok="t" o:connecttype="rect"/>
              </v:shapetype>
              <v:shape id="Text Box 68" style="position:absolute;margin-left:12.05pt;margin-top:461.15pt;width:434.95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">
                <v:textbox style="mso-fit-shape-to-text:t" inset="0,0,0,0">
                  <w:txbxContent>
                    <w:p w:rsidRPr="008550CA" w:rsidR="00A8487F" w:rsidP="00363865" w:rsidRDefault="00A8487F" w14:paraId="6C4EE0CF" w14:textId="629CE9CB">
                      <w:pPr>
                        <w:pStyle w:val="Caption"/>
                      </w:pPr>
                      <w:r>
                        <w:t xml:space="preserve">Figure </w:t>
                      </w:r>
                      <w:r w:rsidR="00402917">
                        <w:t>1</w:t>
                      </w:r>
                      <w:r>
                        <w:t xml:space="preserve">. </w:t>
                      </w:r>
                      <w:r w:rsidRPr="00BC0F9D">
                        <w:t>Course network sociograms</w:t>
                      </w:r>
                    </w:p>
                  </w:txbxContent>
                </v:textbox>
                <w10:wrap type="topAndBottom"/>
              </v:shape>
            </w:pict>
          </mc:Fallback>
        </mc:AlternateContent>
      </w:r>
      <w:r w:rsidRPr="00B16967">
        <w:rPr>
          <w:noProof/>
        </w:rPr>
        <mc:AlternateContent>
          <mc:Choice Requires="wpg">
            <w:drawing>
              <wp:anchor distT="0" distB="0" distL="114300" distR="114300" simplePos="0" relativeHeight="251658241" behindDoc="0" locked="0" layoutInCell="1" allowOverlap="1" wp14:anchorId="58C2D27D" wp14:editId="69318564">
                <wp:simplePos x="0" y="0"/>
                <wp:positionH relativeFrom="column">
                  <wp:posOffset>92710</wp:posOffset>
                </wp:positionH>
                <wp:positionV relativeFrom="paragraph">
                  <wp:posOffset>323850</wp:posOffset>
                </wp:positionV>
                <wp:extent cx="5523865" cy="5342890"/>
                <wp:effectExtent l="12700" t="12700" r="13335" b="16510"/>
                <wp:wrapTopAndBottom/>
                <wp:docPr id="43" name="Group 13"/>
                <wp:cNvGraphicFramePr/>
                <a:graphic xmlns:a="http://schemas.openxmlformats.org/drawingml/2006/main">
                  <a:graphicData uri="http://schemas.microsoft.com/office/word/2010/wordprocessingGroup">
                    <wpg:wgp>
                      <wpg:cNvGrpSpPr/>
                      <wpg:grpSpPr>
                        <a:xfrm>
                          <a:off x="0" y="0"/>
                          <a:ext cx="5523865" cy="5342890"/>
                          <a:chOff x="0" y="0"/>
                          <a:chExt cx="5787571" cy="5529943"/>
                        </a:xfrm>
                      </wpg:grpSpPr>
                      <pic:pic xmlns:pic="http://schemas.openxmlformats.org/drawingml/2006/picture">
                        <pic:nvPicPr>
                          <pic:cNvPr id="44" name="Picture 44"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19400" cy="26924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5" name="Picture 45" descr="Chart, rad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l="12698" t="5791" r="25926" b="8211"/>
                          <a:stretch>
                            <a:fillRect/>
                          </a:stretch>
                        </pic:blipFill>
                        <pic:spPr bwMode="auto">
                          <a:xfrm>
                            <a:off x="2968171" y="0"/>
                            <a:ext cx="2819400" cy="26924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6" name="Picture 46" descr="Chart, rad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l="13776" t="12239" r="33032" b="8214"/>
                          <a:stretch>
                            <a:fillRect/>
                          </a:stretch>
                        </pic:blipFill>
                        <pic:spPr bwMode="auto">
                          <a:xfrm>
                            <a:off x="1558472" y="2837543"/>
                            <a:ext cx="2819399" cy="26924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wps:wsp>
                        <wps:cNvPr id="47" name="TextBox 6"/>
                        <wps:cNvSpPr txBox="1"/>
                        <wps:spPr>
                          <a:xfrm>
                            <a:off x="2235513" y="0"/>
                            <a:ext cx="583887" cy="304963"/>
                          </a:xfrm>
                          <a:prstGeom prst="rect">
                            <a:avLst/>
                          </a:prstGeom>
                          <a:noFill/>
                        </wps:spPr>
                        <wps:txbx>
                          <w:txbxContent>
                            <w:p w14:paraId="791B1EF8"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C4</w:t>
                              </w:r>
                            </w:p>
                          </w:txbxContent>
                        </wps:txbx>
                        <wps:bodyPr wrap="square" rtlCol="0">
                          <a:noAutofit/>
                        </wps:bodyPr>
                      </wps:wsp>
                      <wps:wsp>
                        <wps:cNvPr id="48" name="TextBox 11"/>
                        <wps:cNvSpPr txBox="1"/>
                        <wps:spPr>
                          <a:xfrm>
                            <a:off x="5203684" y="0"/>
                            <a:ext cx="583887" cy="304964"/>
                          </a:xfrm>
                          <a:prstGeom prst="rect">
                            <a:avLst/>
                          </a:prstGeom>
                          <a:noFill/>
                        </wps:spPr>
                        <wps:txbx>
                          <w:txbxContent>
                            <w:p w14:paraId="208002F6"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C5</w:t>
                              </w:r>
                            </w:p>
                          </w:txbxContent>
                        </wps:txbx>
                        <wps:bodyPr wrap="square" rtlCol="0">
                          <a:noAutofit/>
                        </wps:bodyPr>
                      </wps:wsp>
                      <wps:wsp>
                        <wps:cNvPr id="49" name="TextBox 12"/>
                        <wps:cNvSpPr txBox="1"/>
                        <wps:spPr>
                          <a:xfrm>
                            <a:off x="3862324" y="2837543"/>
                            <a:ext cx="515546" cy="304964"/>
                          </a:xfrm>
                          <a:prstGeom prst="rect">
                            <a:avLst/>
                          </a:prstGeom>
                          <a:noFill/>
                        </wps:spPr>
                        <wps:txbx>
                          <w:txbxContent>
                            <w:p w14:paraId="69FE5C60"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C6</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187EC485">
              <v:group id="Group 13" style="position:absolute;margin-left:7.3pt;margin-top:25.5pt;width:434.95pt;height:420.7pt;z-index:251658241;mso-width-relative:margin;mso-height-relative:margin" coordsize="57875,55299" o:spid="_x0000_s1027" w14:anchorId="58C2D27D"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&#13;&#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44" style="position:absolute;width:28194;height:26924;visibility:visible;mso-wrap-style:square" alt="Chart, scatter chart&#10;&#10;Description automatically generated" o:spid="_x0000_s1028"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">
                  <v:imagedata o:title="Chart, scatter chart&#10;&#10;Description automatically generated" r:id="rId21"/>
                </v:shape>
                <v:shape id="Picture 45" style="position:absolute;left:29681;width:28194;height:26924;visibility:visible;mso-wrap-style:square" alt="Chart, radar chart&#10;&#10;Description automatically generated" o:spid="_x0000_s1029"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">
                  <v:imagedata cropleft="8322f" croptop="3795f" cropright="16991f" cropbottom="5381f" o:title="Chart, radar chart&#10;&#10;Description automatically generated" r:id="rId22"/>
                </v:shape>
                <v:shape id="Picture 46" style="position:absolute;left:15584;top:28375;width:28194;height:26924;visibility:visible;mso-wrap-style:square" alt="Chart, radar chart&#10;&#10;Description automatically generated" o:spid="_x0000_s1030"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">
                  <v:imagedata cropleft="9028f" croptop="8021f" cropright="21648f" cropbottom="5383f" o:title="Chart, radar chart&#10;&#10;Description automatically generated" r:id="rId23"/>
                </v:shape>
                <v:shape id="TextBox 6" style="position:absolute;left:22355;width:5839;height:3049;visibility:visible;mso-wrap-style:square;v-text-anchor:top" o:spid="_x0000_s1031"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">
                  <v:textbox>
                    <w:txbxContent>
                      <w:p w:rsidR="00A8487F" w:rsidP="00A8487F" w:rsidRDefault="00A8487F" w14:paraId="7C12F916" w14:textId="77777777">
                        <w:pPr>
                          <w:rPr>
                            <w:rFonts w:hAnsi="Calibri" w:asciiTheme="minorHAnsi" w:cstheme="minorBidi"/>
                            <w:color w:val="FF0000"/>
                            <w:kern w:val="24"/>
                          </w:rPr>
                        </w:pPr>
                        <w:r>
                          <w:rPr>
                            <w:rFonts w:hAnsi="Calibri" w:asciiTheme="minorHAnsi" w:cstheme="minorBidi"/>
                            <w:color w:val="FF0000"/>
                            <w:kern w:val="24"/>
                          </w:rPr>
                          <w:t>C4</w:t>
                        </w:r>
                      </w:p>
                    </w:txbxContent>
                  </v:textbox>
                </v:shape>
                <v:shape id="TextBox 11" style="position:absolute;left:52036;width:5839;height:3049;visibility:visible;mso-wrap-style:square;v-text-anchor:top" o:spid="_x0000_s1032"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">
                  <v:textbox>
                    <w:txbxContent>
                      <w:p w:rsidR="00A8487F" w:rsidP="00A8487F" w:rsidRDefault="00A8487F" w14:paraId="56E055E9" w14:textId="77777777">
                        <w:pPr>
                          <w:rPr>
                            <w:rFonts w:hAnsi="Calibri" w:asciiTheme="minorHAnsi" w:cstheme="minorBidi"/>
                            <w:color w:val="FF0000"/>
                            <w:kern w:val="24"/>
                          </w:rPr>
                        </w:pPr>
                        <w:r>
                          <w:rPr>
                            <w:rFonts w:hAnsi="Calibri" w:asciiTheme="minorHAnsi" w:cstheme="minorBidi"/>
                            <w:color w:val="FF0000"/>
                            <w:kern w:val="24"/>
                          </w:rPr>
                          <w:t>C5</w:t>
                        </w:r>
                      </w:p>
                    </w:txbxContent>
                  </v:textbox>
                </v:shape>
                <v:shape id="TextBox 12" style="position:absolute;left:38623;top:28375;width:5155;height:3050;visibility:visible;mso-wrap-style:square;v-text-anchor:top" o:spid="_x0000_s1033"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">
                  <v:textbox>
                    <w:txbxContent>
                      <w:p w:rsidR="00A8487F" w:rsidP="00A8487F" w:rsidRDefault="00A8487F" w14:paraId="00B3D6C2" w14:textId="77777777">
                        <w:pPr>
                          <w:rPr>
                            <w:rFonts w:hAnsi="Calibri" w:asciiTheme="minorHAnsi" w:cstheme="minorBidi"/>
                            <w:color w:val="FF0000"/>
                            <w:kern w:val="24"/>
                          </w:rPr>
                        </w:pPr>
                        <w:r>
                          <w:rPr>
                            <w:rFonts w:hAnsi="Calibri" w:asciiTheme="minorHAnsi" w:cstheme="minorBidi"/>
                            <w:color w:val="FF0000"/>
                            <w:kern w:val="24"/>
                          </w:rPr>
                          <w:t>C6</w:t>
                        </w:r>
                      </w:p>
                    </w:txbxContent>
                  </v:textbox>
                </v:shape>
                <w10:wrap type="topAndBottom"/>
              </v:group>
            </w:pict>
          </mc:Fallback>
        </mc:AlternateContent>
      </w:r>
      <w:r w:rsidR="00A8487F" w:rsidRPr="00AA1F1F">
        <w:t xml:space="preserve"> </w:t>
      </w:r>
    </w:p>
    <w:p w14:paraId="0FAEBFF9" w14:textId="38FC9FE0" w:rsidR="00A8487F" w:rsidRDefault="00A8487F" w:rsidP="00A8487F"/>
    <w:p w14:paraId="69A1219E" w14:textId="27F29C7D" w:rsidR="00A8487F" w:rsidRDefault="00A8487F" w:rsidP="00363865">
      <w:pPr>
        <w:pStyle w:val="ListParagraph"/>
        <w:keepNext/>
        <w:ind w:left="0"/>
      </w:pPr>
      <w:r>
        <w:lastRenderedPageBreak/>
        <w:tab/>
      </w:r>
      <w:r w:rsidRPr="0001392E">
        <w:t xml:space="preserve"> </w:t>
      </w:r>
      <w:r>
        <w:rPr>
          <w:noProof/>
        </w:rPr>
        <mc:AlternateContent>
          <mc:Choice Requires="wps">
            <w:drawing>
              <wp:anchor distT="0" distB="0" distL="114300" distR="114300" simplePos="0" relativeHeight="251658242" behindDoc="0" locked="0" layoutInCell="1" allowOverlap="1" wp14:anchorId="216A3E41" wp14:editId="1E2AE900">
                <wp:simplePos x="0" y="0"/>
                <wp:positionH relativeFrom="column">
                  <wp:posOffset>117475</wp:posOffset>
                </wp:positionH>
                <wp:positionV relativeFrom="paragraph">
                  <wp:posOffset>5259070</wp:posOffset>
                </wp:positionV>
                <wp:extent cx="5980430" cy="635"/>
                <wp:effectExtent l="0" t="0" r="1270" b="12065"/>
                <wp:wrapTopAndBottom/>
                <wp:docPr id="67" name="Text Box 67"/>
                <wp:cNvGraphicFramePr/>
                <a:graphic xmlns:a="http://schemas.openxmlformats.org/drawingml/2006/main">
                  <a:graphicData uri="http://schemas.microsoft.com/office/word/2010/wordprocessingShape">
                    <wps:wsp>
                      <wps:cNvSpPr txBox="1"/>
                      <wps:spPr>
                        <a:xfrm>
                          <a:off x="0" y="0"/>
                          <a:ext cx="5980430" cy="635"/>
                        </a:xfrm>
                        <a:prstGeom prst="rect">
                          <a:avLst/>
                        </a:prstGeom>
                        <a:solidFill>
                          <a:prstClr val="white"/>
                        </a:solidFill>
                        <a:ln>
                          <a:noFill/>
                        </a:ln>
                      </wps:spPr>
                      <wps:txbx>
                        <w:txbxContent>
                          <w:p w14:paraId="1C44A953" w14:textId="2527597A" w:rsidR="00A8487F" w:rsidRPr="008A3996" w:rsidRDefault="00A8487F" w:rsidP="00363865">
                            <w:pPr>
                              <w:pStyle w:val="Caption"/>
                            </w:pPr>
                            <w:r w:rsidRPr="000D5F86">
                              <w:t>Figure 2. Group networ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a="http://schemas.openxmlformats.org/drawingml/2006/main" xmlns:pic="http://schemas.openxmlformats.org/drawingml/2006/picture" xmlns:a14="http://schemas.microsoft.com/office/drawing/2010/main">
            <w:pict w14:anchorId="65A7B259">
              <v:shape id="Text Box 67" style="position:absolute;margin-left:9.25pt;margin-top:414.1pt;width:470.9pt;height:.05pt;z-index:251658242;visibility:visible;mso-wrap-style:square;mso-wrap-distance-left:9pt;mso-wrap-distance-top:0;mso-wrap-distance-right:9pt;mso-wrap-distance-bottom:0;mso-position-horizontal:absolute;mso-position-horizontal-relative:text;mso-position-vertical:absolute;mso-position-vertical-relative:text;v-text-anchor:top" o:spid="_x0000_s1034" stroked="f"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" w14:anchorId="216A3E41">
                <v:textbox style="mso-fit-shape-to-text:t" inset="0,0,0,0">
                  <w:txbxContent>
                    <w:p w:rsidRPr="008A3996" w:rsidR="00A8487F" w:rsidP="00363865" w:rsidRDefault="00A8487F" w14:paraId="128CCE0D" w14:textId="2527597A">
                      <w:pPr>
                        <w:pStyle w:val="Caption"/>
                      </w:pPr>
                      <w:r w:rsidRPr="000D5F86">
                        <w:t>Figure 2. Group networks</w:t>
                      </w:r>
                    </w:p>
                  </w:txbxContent>
                </v:textbox>
                <w10:wrap type="topAndBottom"/>
              </v:shape>
            </w:pict>
          </mc:Fallback>
        </mc:AlternateContent>
      </w:r>
      <w:r w:rsidRPr="006334B7">
        <w:rPr>
          <w:rFonts w:eastAsiaTheme="minorEastAsia"/>
          <w:bCs/>
          <w:noProof/>
          <w:color w:val="000000" w:themeColor="text1"/>
        </w:rPr>
        <mc:AlternateContent>
          <mc:Choice Requires="wpg">
            <w:drawing>
              <wp:anchor distT="0" distB="0" distL="114300" distR="114300" simplePos="0" relativeHeight="251658240" behindDoc="0" locked="0" layoutInCell="1" allowOverlap="1" wp14:anchorId="08C15637" wp14:editId="7C1520D8">
                <wp:simplePos x="0" y="0"/>
                <wp:positionH relativeFrom="column">
                  <wp:posOffset>117516</wp:posOffset>
                </wp:positionH>
                <wp:positionV relativeFrom="paragraph">
                  <wp:posOffset>366210</wp:posOffset>
                </wp:positionV>
                <wp:extent cx="5980979" cy="4836164"/>
                <wp:effectExtent l="12700" t="12700" r="13970" b="15240"/>
                <wp:wrapTopAndBottom/>
                <wp:docPr id="51" name="Group 17"/>
                <wp:cNvGraphicFramePr/>
                <a:graphic xmlns:a="http://schemas.openxmlformats.org/drawingml/2006/main">
                  <a:graphicData uri="http://schemas.microsoft.com/office/word/2010/wordprocessingGroup">
                    <wpg:wgp>
                      <wpg:cNvGrpSpPr/>
                      <wpg:grpSpPr>
                        <a:xfrm>
                          <a:off x="0" y="0"/>
                          <a:ext cx="5980979" cy="4836164"/>
                          <a:chOff x="0" y="0"/>
                          <a:chExt cx="5980979" cy="4836164"/>
                        </a:xfrm>
                      </wpg:grpSpPr>
                      <wpg:grpSp>
                        <wpg:cNvPr id="52" name="Group 52"/>
                        <wpg:cNvGrpSpPr/>
                        <wpg:grpSpPr>
                          <a:xfrm>
                            <a:off x="0" y="0"/>
                            <a:ext cx="1943100" cy="2388186"/>
                            <a:chOff x="0" y="0"/>
                            <a:chExt cx="1943100" cy="2187121"/>
                          </a:xfrm>
                        </wpg:grpSpPr>
                        <pic:pic xmlns:pic="http://schemas.openxmlformats.org/drawingml/2006/picture">
                          <pic:nvPicPr>
                            <pic:cNvPr id="53" name="Picture 53" descr="Chart, rad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2721"/>
                              <a:ext cx="1943100" cy="21844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wps:wsp>
                          <wps:cNvPr id="54" name="TextBox 5"/>
                          <wps:cNvSpPr txBox="1"/>
                          <wps:spPr>
                            <a:xfrm>
                              <a:off x="0" y="0"/>
                              <a:ext cx="260350" cy="254132"/>
                            </a:xfrm>
                            <a:prstGeom prst="rect">
                              <a:avLst/>
                            </a:prstGeom>
                            <a:noFill/>
                          </wps:spPr>
                          <wps:txbx>
                            <w:txbxContent>
                              <w:p w14:paraId="6666C144"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0</w:t>
                                </w:r>
                              </w:p>
                            </w:txbxContent>
                          </wps:txbx>
                          <wps:bodyPr wrap="none" rtlCol="0">
                            <a:spAutoFit/>
                          </wps:bodyPr>
                        </wps:wsp>
                      </wpg:grpSp>
                      <wpg:grpSp>
                        <wpg:cNvPr id="55" name="Group 55"/>
                        <wpg:cNvGrpSpPr/>
                        <wpg:grpSpPr>
                          <a:xfrm>
                            <a:off x="1998684" y="0"/>
                            <a:ext cx="1963355" cy="2385215"/>
                            <a:chOff x="1998684" y="0"/>
                            <a:chExt cx="1963355" cy="2171701"/>
                          </a:xfrm>
                        </wpg:grpSpPr>
                        <pic:pic xmlns:pic="http://schemas.openxmlformats.org/drawingml/2006/picture">
                          <pic:nvPicPr>
                            <pic:cNvPr id="56" name="Picture 56" descr="A picture containing transpo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2018939" y="1"/>
                              <a:ext cx="1943100" cy="21717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wps:wsp>
                          <wps:cNvPr id="57" name="TextBox 6"/>
                          <wps:cNvSpPr txBox="1"/>
                          <wps:spPr>
                            <a:xfrm>
                              <a:off x="1998684" y="0"/>
                              <a:ext cx="260350" cy="252655"/>
                            </a:xfrm>
                            <a:prstGeom prst="rect">
                              <a:avLst/>
                            </a:prstGeom>
                            <a:noFill/>
                          </wps:spPr>
                          <wps:txbx>
                            <w:txbxContent>
                              <w:p w14:paraId="21070715"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1</w:t>
                                </w:r>
                              </w:p>
                            </w:txbxContent>
                          </wps:txbx>
                          <wps:bodyPr wrap="none" rtlCol="0">
                            <a:spAutoFit/>
                          </wps:bodyPr>
                        </wps:wsp>
                      </wpg:grpSp>
                      <wpg:grpSp>
                        <wpg:cNvPr id="58" name="Group 58"/>
                        <wpg:cNvGrpSpPr/>
                        <wpg:grpSpPr>
                          <a:xfrm>
                            <a:off x="4037509" y="0"/>
                            <a:ext cx="1943470" cy="2385214"/>
                            <a:chOff x="4037513" y="0"/>
                            <a:chExt cx="1918065" cy="2171700"/>
                          </a:xfrm>
                        </wpg:grpSpPr>
                        <pic:pic xmlns:pic="http://schemas.openxmlformats.org/drawingml/2006/picture">
                          <pic:nvPicPr>
                            <pic:cNvPr id="59" name="Picture 59" descr="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037878" y="0"/>
                              <a:ext cx="1917700" cy="21717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wps:wsp>
                          <wps:cNvPr id="60" name="TextBox 7"/>
                          <wps:cNvSpPr txBox="1"/>
                          <wps:spPr>
                            <a:xfrm>
                              <a:off x="4037513" y="4374"/>
                              <a:ext cx="256947" cy="252655"/>
                            </a:xfrm>
                            <a:prstGeom prst="rect">
                              <a:avLst/>
                            </a:prstGeom>
                            <a:noFill/>
                          </wps:spPr>
                          <wps:txbx>
                            <w:txbxContent>
                              <w:p w14:paraId="25390922"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2</w:t>
                                </w:r>
                              </w:p>
                            </w:txbxContent>
                          </wps:txbx>
                          <wps:bodyPr wrap="none" rtlCol="0">
                            <a:spAutoFit/>
                          </wps:bodyPr>
                        </wps:wsp>
                      </wpg:grpSp>
                      <wpg:grpSp>
                        <wpg:cNvPr id="61" name="Group 61"/>
                        <wpg:cNvGrpSpPr/>
                        <wpg:grpSpPr>
                          <a:xfrm>
                            <a:off x="833459" y="2419055"/>
                            <a:ext cx="1943177" cy="2385216"/>
                            <a:chOff x="833459" y="2419055"/>
                            <a:chExt cx="1949570" cy="2239751"/>
                          </a:xfrm>
                        </wpg:grpSpPr>
                        <pic:pic xmlns:pic="http://schemas.openxmlformats.org/drawingml/2006/picture">
                          <pic:nvPicPr>
                            <pic:cNvPr id="62" name="Picture 62" descr="A picture containing transpo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839929" y="2449006"/>
                              <a:ext cx="1943100" cy="22098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wps:wsp>
                          <wps:cNvPr id="63" name="TextBox 8"/>
                          <wps:cNvSpPr txBox="1"/>
                          <wps:spPr>
                            <a:xfrm>
                              <a:off x="833459" y="2419055"/>
                              <a:ext cx="261207" cy="260572"/>
                            </a:xfrm>
                            <a:prstGeom prst="rect">
                              <a:avLst/>
                            </a:prstGeom>
                            <a:noFill/>
                          </wps:spPr>
                          <wps:txbx>
                            <w:txbxContent>
                              <w:p w14:paraId="23EA0765"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3</w:t>
                                </w:r>
                              </w:p>
                            </w:txbxContent>
                          </wps:txbx>
                          <wps:bodyPr wrap="none" rtlCol="0">
                            <a:spAutoFit/>
                          </wps:bodyPr>
                        </wps:wsp>
                      </wpg:grpSp>
                      <wpg:grpSp>
                        <wpg:cNvPr id="64" name="Group 64"/>
                        <wpg:cNvGrpSpPr/>
                        <wpg:grpSpPr>
                          <a:xfrm>
                            <a:off x="2896972" y="2450947"/>
                            <a:ext cx="1936994" cy="2385217"/>
                            <a:chOff x="2896971" y="2450948"/>
                            <a:chExt cx="1949789" cy="2207697"/>
                          </a:xfrm>
                        </wpg:grpSpPr>
                        <pic:pic xmlns:pic="http://schemas.openxmlformats.org/drawingml/2006/picture">
                          <pic:nvPicPr>
                            <pic:cNvPr id="65" name="Picture 65" descr="Chart, rada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03660" y="2461545"/>
                              <a:ext cx="1943100" cy="2197100"/>
                            </a:xfrm>
                            <a:prstGeom prst="rect">
                              <a:avLst/>
                            </a:prstGeom>
                            <a:noFill/>
                            <a:ln>
                              <a:solidFill>
                                <a:schemeClr val="accent1"/>
                              </a:solidFill>
                            </a:ln>
                            <a:extLst>
                              <a:ext uri="{909E8E84-426E-40DD-AFC4-6F175D3DCCD1}">
                                <a14:hiddenFill xmlns:a14="http://schemas.microsoft.com/office/drawing/2010/main">
                                  <a:solidFill>
                                    <a:srgbClr val="FFFFFF"/>
                                  </a:solidFill>
                                </a14:hiddenFill>
                              </a:ext>
                            </a:extLst>
                          </pic:spPr>
                        </pic:pic>
                        <wps:wsp>
                          <wps:cNvPr id="66" name="TextBox 9"/>
                          <wps:cNvSpPr txBox="1"/>
                          <wps:spPr>
                            <a:xfrm>
                              <a:off x="2896971" y="2450948"/>
                              <a:ext cx="262070" cy="256842"/>
                            </a:xfrm>
                            <a:prstGeom prst="rect">
                              <a:avLst/>
                            </a:prstGeom>
                            <a:noFill/>
                          </wps:spPr>
                          <wps:txbx>
                            <w:txbxContent>
                              <w:p w14:paraId="48D300CF" w14:textId="77777777" w:rsidR="00A8487F" w:rsidRDefault="00A8487F" w:rsidP="00A8487F">
                                <w:pPr>
                                  <w:rPr>
                                    <w:rFonts w:asciiTheme="minorHAnsi" w:hAnsi="Calibri" w:cstheme="minorBidi"/>
                                    <w:color w:val="FF0000"/>
                                    <w:kern w:val="24"/>
                                  </w:rPr>
                                </w:pPr>
                                <w:r>
                                  <w:rPr>
                                    <w:rFonts w:asciiTheme="minorHAnsi" w:hAnsi="Calibri" w:cstheme="minorBidi"/>
                                    <w:color w:val="FF0000"/>
                                    <w:kern w:val="24"/>
                                  </w:rPr>
                                  <w:t>4</w:t>
                                </w:r>
                              </w:p>
                            </w:txbxContent>
                          </wps:txbx>
                          <wps:bodyPr wrap="none" rtlCol="0">
                            <a:spAutoFit/>
                          </wps:bodyPr>
                        </wps:wsp>
                      </wpg:grp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8EF2B2F">
              <v:group id="Group 17" style="position:absolute;margin-left:9.25pt;margin-top:28.85pt;width:470.95pt;height:380.8pt;z-index:251658240;mso-width-relative:margin;mso-height-relative:margin" coordsize="59809,48361" o:spid="_x0000_s1035" w14:anchorId="08C156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">
                <v:group id="Group 52" style="position:absolute;width:19431;height:23881" coordsize="19431,21871" o:spid="_x0000_s10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mu5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">
                  <v:shape id="Picture 53" style="position:absolute;top:27;width:19431;height:21844;visibility:visible;mso-wrap-style:square" alt="Chart, radar chart&#10;&#10;Description automatically generated" o:spid="_x0000_s1037"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">
                    <v:imagedata o:title="Chart, radar chart&#10;&#10;Description automatically generated" r:id="rId29"/>
                  </v:shape>
                  <v:shape id="TextBox 5" style="position:absolute;width:2603;height:2541;visibility:visible;mso-wrap-style:none;v-text-anchor:top" o:spid="_x0000_s1038"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">
                    <v:textbox style="mso-fit-shape-to-text:t">
                      <w:txbxContent>
                        <w:p w:rsidR="00A8487F" w:rsidP="00A8487F" w:rsidRDefault="00A8487F" w14:paraId="4B584315" w14:textId="77777777">
                          <w:pPr>
                            <w:rPr>
                              <w:rFonts w:hAnsi="Calibri" w:asciiTheme="minorHAnsi" w:cstheme="minorBidi"/>
                              <w:color w:val="FF0000"/>
                              <w:kern w:val="24"/>
                            </w:rPr>
                          </w:pPr>
                          <w:r>
                            <w:rPr>
                              <w:rFonts w:hAnsi="Calibri" w:asciiTheme="minorHAnsi" w:cstheme="minorBidi"/>
                              <w:color w:val="FF0000"/>
                              <w:kern w:val="24"/>
                            </w:rPr>
                            <w:t>0</w:t>
                          </w:r>
                        </w:p>
                      </w:txbxContent>
                    </v:textbox>
                  </v:shape>
                </v:group>
                <v:group id="Group 55" style="position:absolute;left:19986;width:19634;height:23852" coordsize="19633,21717" coordorigin="19986" o:spid="_x0000_s10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shape id="Picture 56" style="position:absolute;left:20189;width:19431;height:21717;visibility:visible;mso-wrap-style:square" alt="A picture containing transport&#10;&#10;Description automatically generated" o:spid="_x0000_s1040"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">
                    <v:imagedata o:title="A picture containing transport&#10;&#10;Description automatically generated" r:id="rId30"/>
                  </v:shape>
                  <v:shape id="TextBox 6" style="position:absolute;left:19986;width:2604;height:2526;visibility:visible;mso-wrap-style:none;v-text-anchor:top" o:spid="_x0000_s1041"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">
                    <v:textbox style="mso-fit-shape-to-text:t">
                      <w:txbxContent>
                        <w:p w:rsidR="00A8487F" w:rsidP="00A8487F" w:rsidRDefault="00A8487F" w14:paraId="649841BE" w14:textId="77777777">
                          <w:pPr>
                            <w:rPr>
                              <w:rFonts w:hAnsi="Calibri" w:asciiTheme="minorHAnsi" w:cstheme="minorBidi"/>
                              <w:color w:val="FF0000"/>
                              <w:kern w:val="24"/>
                            </w:rPr>
                          </w:pPr>
                          <w:r>
                            <w:rPr>
                              <w:rFonts w:hAnsi="Calibri" w:asciiTheme="minorHAnsi" w:cstheme="minorBidi"/>
                              <w:color w:val="FF0000"/>
                              <w:kern w:val="24"/>
                            </w:rPr>
                            <w:t>1</w:t>
                          </w:r>
                        </w:p>
                      </w:txbxContent>
                    </v:textbox>
                  </v:shape>
                </v:group>
                <v:group id="Group 58" style="position:absolute;left:40375;width:19434;height:23852" coordsize="19180,21717" coordorigin="40375" o:spid="_x0000_s10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">
                  <v:shape id="Picture 59" style="position:absolute;left:40378;width:19177;height:21717;visibility:visible;mso-wrap-style:square" alt="Diagram&#10;&#10;Description automatically generated" o:spid="_x0000_s1043"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">
                    <v:imagedata o:title="Diagram&#10;&#10;Description automatically generated" r:id="rId31"/>
                  </v:shape>
                  <v:shape id="TextBox 7" style="position:absolute;left:40375;top:43;width:2569;height:2527;visibility:visible;mso-wrap-style:none;v-text-anchor:top" o:spid="_x0000_s1044"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">
                    <v:textbox style="mso-fit-shape-to-text:t">
                      <w:txbxContent>
                        <w:p w:rsidR="00A8487F" w:rsidP="00A8487F" w:rsidRDefault="00A8487F" w14:paraId="18F999B5" w14:textId="77777777">
                          <w:pPr>
                            <w:rPr>
                              <w:rFonts w:hAnsi="Calibri" w:asciiTheme="minorHAnsi" w:cstheme="minorBidi"/>
                              <w:color w:val="FF0000"/>
                              <w:kern w:val="24"/>
                            </w:rPr>
                          </w:pPr>
                          <w:r>
                            <w:rPr>
                              <w:rFonts w:hAnsi="Calibri" w:asciiTheme="minorHAnsi" w:cstheme="minorBidi"/>
                              <w:color w:val="FF0000"/>
                              <w:kern w:val="24"/>
                            </w:rPr>
                            <w:t>2</w:t>
                          </w:r>
                        </w:p>
                      </w:txbxContent>
                    </v:textbox>
                  </v:shape>
                </v:group>
                <v:group id="Group 61" style="position:absolute;left:8334;top:24190;width:19432;height:23852" coordsize="19495,22397" coordorigin="8334,24190" o:spid="_x0000_s10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lD9zxwAAAOA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nh71A4A3LxAgAA//8DAFBLAQItABQABgAIAAAAIQDb4fbL7gAAAIUBAAATAAAAAAAA&#13;&#10;AAAAAAAAAAAAAABbQ29udGVudF9UeXBlc10ueG1sUEsBAi0AFAAGAAgAAAAhAFr0LFu/AAAAFQEA&#13;&#10;AAsAAAAAAAAAAAAAAAAAHwEAAF9yZWxzLy5yZWxzUEsBAi0AFAAGAAgAAAAhAF+UP3PHAAAA4AAA&#13;&#10;AA8AAAAAAAAAAAAAAAAABwIAAGRycy9kb3ducmV2LnhtbFBLBQYAAAAAAwADALcAAAD7AgAAAAA=&#13;&#10;">
                  <v:shape id="Picture 62" style="position:absolute;left:8399;top:24490;width:19431;height:22098;visibility:visible;mso-wrap-style:square" alt="A picture containing transport&#10;&#10;Description automatically generated" o:spid="_x0000_s1046"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">
                    <v:imagedata o:title="A picture containing transport&#10;&#10;Description automatically generated" r:id="rId32"/>
                  </v:shape>
                  <v:shape id="TextBox 8" style="position:absolute;left:8334;top:24190;width:2612;height:2606;visibility:visible;mso-wrap-style:none;v-text-anchor:top" o:spid="_x0000_s1047"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">
                    <v:textbox style="mso-fit-shape-to-text:t">
                      <w:txbxContent>
                        <w:p w:rsidR="00A8487F" w:rsidP="00A8487F" w:rsidRDefault="00A8487F" w14:paraId="5FCD5EC4" w14:textId="77777777">
                          <w:pPr>
                            <w:rPr>
                              <w:rFonts w:hAnsi="Calibri" w:asciiTheme="minorHAnsi" w:cstheme="minorBidi"/>
                              <w:color w:val="FF0000"/>
                              <w:kern w:val="24"/>
                            </w:rPr>
                          </w:pPr>
                          <w:r>
                            <w:rPr>
                              <w:rFonts w:hAnsi="Calibri" w:asciiTheme="minorHAnsi" w:cstheme="minorBidi"/>
                              <w:color w:val="FF0000"/>
                              <w:kern w:val="24"/>
                            </w:rPr>
                            <w:t>3</w:t>
                          </w:r>
                        </w:p>
                      </w:txbxContent>
                    </v:textbox>
                  </v:shape>
                </v:group>
                <v:group id="Group 64" style="position:absolute;left:28969;top:24509;width:19370;height:23852" coordsize="19497,22076" coordorigin="28969,24509" o:spid="_x0000_s104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45zr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">
                  <v:shape id="Picture 65" style="position:absolute;left:29036;top:24615;width:19431;height:21971;visibility:visible;mso-wrap-style:square" alt="Chart, radar chart&#10;&#10;Description automatically generated" o:spid="_x0000_s1049" stroked="t" strokecolor="#4472c4 [3204]" type="#_x0000_t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">
                    <v:imagedata o:title="Chart, radar chart&#10;&#10;Description automatically generated" r:id="rId33"/>
                  </v:shape>
                  <v:shape id="TextBox 9" style="position:absolute;left:28969;top:24509;width:2621;height:2568;visibility:visible;mso-wrap-style:none;v-text-anchor:top" o:spid="_x0000_s1050" filled="f" stroked="f" type="#_x0000_t20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">
                    <v:textbox style="mso-fit-shape-to-text:t">
                      <w:txbxContent>
                        <w:p w:rsidR="00A8487F" w:rsidP="00A8487F" w:rsidRDefault="00A8487F" w14:paraId="2598DEE6" w14:textId="77777777">
                          <w:pPr>
                            <w:rPr>
                              <w:rFonts w:hAnsi="Calibri" w:asciiTheme="minorHAnsi" w:cstheme="minorBidi"/>
                              <w:color w:val="FF0000"/>
                              <w:kern w:val="24"/>
                            </w:rPr>
                          </w:pPr>
                          <w:r>
                            <w:rPr>
                              <w:rFonts w:hAnsi="Calibri" w:asciiTheme="minorHAnsi" w:cstheme="minorBidi"/>
                              <w:color w:val="FF0000"/>
                              <w:kern w:val="24"/>
                            </w:rPr>
                            <w:t>4</w:t>
                          </w:r>
                        </w:p>
                      </w:txbxContent>
                    </v:textbox>
                  </v:shape>
                </v:group>
                <w10:wrap type="topAndBottom"/>
              </v:group>
            </w:pict>
          </mc:Fallback>
        </mc:AlternateContent>
      </w:r>
      <w:r>
        <w:t xml:space="preserve"> </w:t>
      </w:r>
    </w:p>
    <w:p w14:paraId="65938908" w14:textId="7951BDA7" w:rsidR="00A8487F" w:rsidRPr="0031578B" w:rsidRDefault="00A8487F" w:rsidP="00A8487F">
      <w:pPr>
        <w:pStyle w:val="Caption"/>
      </w:pPr>
    </w:p>
    <w:tbl>
      <w:tblPr>
        <w:tblW w:w="9720" w:type="dxa"/>
        <w:tblLayout w:type="fixed"/>
        <w:tblCellMar>
          <w:left w:w="0" w:type="dxa"/>
          <w:right w:w="0" w:type="dxa"/>
        </w:tblCellMar>
        <w:tblLook w:val="0000" w:firstRow="0" w:lastRow="0" w:firstColumn="0" w:lastColumn="0" w:noHBand="0" w:noVBand="0"/>
      </w:tblPr>
      <w:tblGrid>
        <w:gridCol w:w="9720"/>
      </w:tblGrid>
      <w:tr w:rsidR="00A8487F" w:rsidRPr="0031578B" w14:paraId="6B65E2C5" w14:textId="77777777" w:rsidTr="00383A0F">
        <w:trPr>
          <w:cantSplit/>
        </w:trPr>
        <w:tc>
          <w:tcPr>
            <w:tcW w:w="9720" w:type="dxa"/>
            <w:tcBorders>
              <w:top w:val="nil"/>
              <w:left w:val="nil"/>
              <w:bottom w:val="nil"/>
              <w:right w:val="nil"/>
            </w:tcBorders>
            <w:shd w:val="clear" w:color="auto" w:fill="FFFFFF"/>
            <w:vAlign w:val="bottom"/>
          </w:tcPr>
          <w:p w14:paraId="67FCE18E" w14:textId="77777777" w:rsidR="00A8487F" w:rsidRPr="0031578B" w:rsidRDefault="00A8487F" w:rsidP="00383A0F">
            <w:pPr>
              <w:autoSpaceDE w:val="0"/>
              <w:autoSpaceDN w:val="0"/>
              <w:adjustRightInd w:val="0"/>
              <w:spacing w:line="320" w:lineRule="atLeast"/>
              <w:rPr>
                <w:rFonts w:eastAsiaTheme="minorEastAsia"/>
                <w:bCs/>
                <w:color w:val="000000" w:themeColor="text1"/>
              </w:rPr>
            </w:pPr>
          </w:p>
        </w:tc>
      </w:tr>
    </w:tbl>
    <w:p w14:paraId="463B2245" w14:textId="77777777" w:rsidR="00A8487F" w:rsidRDefault="00A8487F"/>
    <w:sectPr w:rsidR="00A8487F" w:rsidSect="00344A85">
      <w:footerReference w:type="even" r:id="rId34"/>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rma, Priya" w:date="2022-07-27T13:45:00Z" w:initials="SP">
    <w:p w14:paraId="63133247" w14:textId="23D28287" w:rsidR="009901C4" w:rsidRDefault="009901C4" w:rsidP="00494B91">
      <w:r>
        <w:rPr>
          <w:rStyle w:val="CommentReference"/>
        </w:rPr>
        <w:annotationRef/>
      </w:r>
      <w:r>
        <w:rPr>
          <w:sz w:val="20"/>
          <w:szCs w:val="20"/>
        </w:rPr>
        <w:t xml:space="preserve">I think we may need to focus a bit more also on how community detection methods have been used to identify groupings of students in CSCL and how effective or not they were in helping identify those groupings. </w:t>
      </w:r>
    </w:p>
  </w:comment>
  <w:comment w:id="1" w:author="Lee, Minkyung" w:date="2022-07-28T18:39:00Z" w:initials="LM">
    <w:p w14:paraId="7F21583E" w14:textId="77777777" w:rsidR="00123BF4" w:rsidRDefault="00123BF4" w:rsidP="00777CED">
      <w:r>
        <w:rPr>
          <w:rStyle w:val="CommentReference"/>
        </w:rPr>
        <w:annotationRef/>
      </w:r>
      <w:r>
        <w:rPr>
          <w:sz w:val="20"/>
          <w:szCs w:val="20"/>
        </w:rPr>
        <w:t xml:space="preserve">Yep. I made some modification by adding some literature that uses community detection methods.Jan’s research is what I have been trying to do. </w:t>
      </w:r>
    </w:p>
  </w:comment>
  <w:comment w:id="2" w:author="Sharma, Priya" w:date="2022-07-27T12:49:00Z" w:initials="SP">
    <w:p w14:paraId="15CF66C3" w14:textId="3D433730" w:rsidR="00C33782" w:rsidRDefault="00C33782" w:rsidP="00284242">
      <w:r>
        <w:rPr>
          <w:rStyle w:val="CommentReference"/>
        </w:rPr>
        <w:annotationRef/>
      </w:r>
      <w:r>
        <w:rPr>
          <w:sz w:val="20"/>
          <w:szCs w:val="20"/>
          <w:highlight w:val="white"/>
        </w:rPr>
        <w:t>B. Yang, D. Liu, J. Liu</w:t>
      </w:r>
    </w:p>
    <w:p w14:paraId="50A60ED8" w14:textId="77777777" w:rsidR="00C33782" w:rsidRDefault="00C33782" w:rsidP="00284242">
      <w:r>
        <w:rPr>
          <w:b/>
          <w:bCs/>
          <w:sz w:val="20"/>
          <w:szCs w:val="20"/>
          <w:highlight w:val="white"/>
        </w:rPr>
        <w:t>Discovering communities from social networks: methodologies and applications</w:t>
      </w:r>
    </w:p>
    <w:p w14:paraId="40B6DAA7" w14:textId="77777777" w:rsidR="00C33782" w:rsidRDefault="00C33782" w:rsidP="00284242">
      <w:r>
        <w:rPr>
          <w:sz w:val="20"/>
          <w:szCs w:val="20"/>
          <w:highlight w:val="white"/>
        </w:rPr>
        <w:t>Handbook of Social Network Technologies and Applications, Springer (2010), pp. 331-346</w:t>
      </w:r>
    </w:p>
  </w:comment>
  <w:comment w:id="3" w:author="Sharma, Priya" w:date="2022-07-29T10:13:00Z" w:initials="SP">
    <w:p w14:paraId="60D30596" w14:textId="77777777" w:rsidR="00384F74" w:rsidRDefault="00384F74" w:rsidP="0026743E">
      <w:r>
        <w:rPr>
          <w:rStyle w:val="CommentReference"/>
        </w:rPr>
        <w:annotationRef/>
      </w:r>
      <w:r>
        <w:rPr>
          <w:sz w:val="20"/>
          <w:szCs w:val="20"/>
        </w:rPr>
        <w:t xml:space="preserve">I don’t think that this section is useful here — it is very long and it is methodological so it can be moved somewhere else, but it also needs to be shortened a lot. We are at about double the word count for the submission. </w:t>
      </w:r>
    </w:p>
  </w:comment>
  <w:comment w:id="4" w:author="Sharma, Priya" w:date="2022-07-27T13:49:00Z" w:initials="SP">
    <w:p w14:paraId="44477FAC" w14:textId="65FE2279" w:rsidR="004671FD" w:rsidRDefault="004671FD" w:rsidP="00E76CF5">
      <w:r>
        <w:rPr>
          <w:rStyle w:val="CommentReference"/>
        </w:rPr>
        <w:annotationRef/>
      </w:r>
      <w:r>
        <w:rPr>
          <w:sz w:val="20"/>
          <w:szCs w:val="20"/>
        </w:rPr>
        <w:t xml:space="preserve">Incomplete sentence. </w:t>
      </w:r>
    </w:p>
  </w:comment>
  <w:comment w:id="5" w:author="Sharma, Priya" w:date="2022-08-01T16:13:00Z" w:initials="SP">
    <w:p w14:paraId="7C44D768" w14:textId="77777777" w:rsidR="00F9625B" w:rsidRDefault="00F9625B" w:rsidP="00CB198F">
      <w:r>
        <w:rPr>
          <w:rStyle w:val="CommentReference"/>
        </w:rPr>
        <w:annotationRef/>
      </w:r>
      <w:r>
        <w:rPr>
          <w:sz w:val="20"/>
          <w:szCs w:val="20"/>
        </w:rPr>
        <w:t>Can you add the group numbers below each image too? That would help for folks who might have trouble seeing the colors.</w:t>
      </w:r>
    </w:p>
  </w:comment>
  <w:comment w:id="6" w:author="Sharma, Priya" w:date="2022-08-01T16:24:00Z" w:initials="SP">
    <w:p w14:paraId="7DDD7514" w14:textId="77777777" w:rsidR="00AD1F85" w:rsidRDefault="00AD1F85" w:rsidP="00CA519B">
      <w:r>
        <w:rPr>
          <w:rStyle w:val="CommentReference"/>
        </w:rPr>
        <w:annotationRef/>
      </w:r>
      <w:r>
        <w:rPr>
          <w:sz w:val="20"/>
          <w:szCs w:val="20"/>
        </w:rPr>
        <w:t xml:space="preserve">I know we  don’t have a lot of space but we should try to add some information about the impact of this work for grouping or learning in online discussions, even relating it to prior work if possible. </w:t>
      </w:r>
    </w:p>
  </w:comment>
  <w:comment w:id="7" w:author="Sharma, Priya" w:date="2022-08-01T16:15:00Z" w:initials="SP">
    <w:p w14:paraId="7E99A89B" w14:textId="22FEB8A2" w:rsidR="00EA466E" w:rsidRDefault="00EA466E" w:rsidP="00AB1D04">
      <w:r>
        <w:rPr>
          <w:rStyle w:val="CommentReference"/>
        </w:rPr>
        <w:annotationRef/>
      </w:r>
      <w:r>
        <w:rPr>
          <w:sz w:val="20"/>
          <w:szCs w:val="20"/>
        </w:rPr>
        <w:t xml:space="preserve">This s the same sentence from before that I had trouble with - if you could address it that would be great. </w:t>
      </w:r>
    </w:p>
  </w:comment>
  <w:comment w:id="8" w:author="Sharma, Priya" w:date="2022-08-01T16:19:00Z" w:initials="SP">
    <w:p w14:paraId="30514DC5" w14:textId="77777777" w:rsidR="00A8487F" w:rsidRDefault="00A8487F" w:rsidP="00A8487F">
      <w:r>
        <w:rPr>
          <w:rStyle w:val="CommentReference"/>
        </w:rPr>
        <w:annotationRef/>
      </w:r>
      <w:r>
        <w:rPr>
          <w:sz w:val="20"/>
          <w:szCs w:val="20"/>
        </w:rPr>
        <w:t xml:space="preserve">We should add references to all the tables and figures within the text and explain what the numbers represent (briefly). APA requires all tables and figures to have an in text explan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133247" w15:done="1"/>
  <w15:commentEx w15:paraId="7F21583E" w15:paraIdParent="63133247" w15:done="1"/>
  <w15:commentEx w15:paraId="40B6DAA7" w15:done="1"/>
  <w15:commentEx w15:paraId="60D30596" w15:done="1"/>
  <w15:commentEx w15:paraId="44477FAC" w15:done="1"/>
  <w15:commentEx w15:paraId="7C44D768" w15:done="1"/>
  <w15:commentEx w15:paraId="7DDD7514" w15:done="1"/>
  <w15:commentEx w15:paraId="7E99A89B" w15:done="1"/>
  <w15:commentEx w15:paraId="30514DC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BFE5" w16cex:dateUtc="2022-07-27T11:45:00Z"/>
  <w16cex:commentExtensible w16cex:durableId="268D567C" w16cex:dateUtc="2022-07-28T22:39:00Z"/>
  <w16cex:commentExtensible w16cex:durableId="268BB2F4" w16cex:dateUtc="2022-07-27T10:49:00Z"/>
  <w16cex:commentExtensible w16cex:durableId="268E3148" w16cex:dateUtc="2022-07-29T08:13:00Z"/>
  <w16cex:commentExtensible w16cex:durableId="268BC0D6" w16cex:dateUtc="2022-07-27T11:49:00Z"/>
  <w16cex:commentExtensible w16cex:durableId="26927A16" w16cex:dateUtc="2022-08-01T14:13:00Z"/>
  <w16cex:commentExtensible w16cex:durableId="26927CA8" w16cex:dateUtc="2022-08-01T14:24:00Z"/>
  <w16cex:commentExtensible w16cex:durableId="26927AA6" w16cex:dateUtc="2022-08-01T14:15:00Z"/>
  <w16cex:commentExtensible w16cex:durableId="2692689D" w16cex:dateUtc="2022-08-01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133247" w16cid:durableId="268BBFE5"/>
  <w16cid:commentId w16cid:paraId="7F21583E" w16cid:durableId="268D567C"/>
  <w16cid:commentId w16cid:paraId="40B6DAA7" w16cid:durableId="268BB2F4"/>
  <w16cid:commentId w16cid:paraId="60D30596" w16cid:durableId="268E3148"/>
  <w16cid:commentId w16cid:paraId="44477FAC" w16cid:durableId="268BC0D6"/>
  <w16cid:commentId w16cid:paraId="7C44D768" w16cid:durableId="26927A16"/>
  <w16cid:commentId w16cid:paraId="7DDD7514" w16cid:durableId="26927CA8"/>
  <w16cid:commentId w16cid:paraId="7E99A89B" w16cid:durableId="26927AA6"/>
  <w16cid:commentId w16cid:paraId="30514DC5" w16cid:durableId="269268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41A6E" w14:textId="77777777" w:rsidR="00A3235E" w:rsidRDefault="00A3235E" w:rsidP="005932DF">
      <w:r>
        <w:separator/>
      </w:r>
    </w:p>
  </w:endnote>
  <w:endnote w:type="continuationSeparator" w:id="0">
    <w:p w14:paraId="6CFADC62" w14:textId="77777777" w:rsidR="00A3235E" w:rsidRDefault="00A3235E" w:rsidP="005932DF">
      <w:r>
        <w:continuationSeparator/>
      </w:r>
    </w:p>
  </w:endnote>
  <w:endnote w:type="continuationNotice" w:id="1">
    <w:p w14:paraId="799CBF52" w14:textId="77777777" w:rsidR="00A3235E" w:rsidRDefault="00A323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279CB" w14:textId="025AF89B" w:rsidR="00A967A9" w:rsidRDefault="00A967A9" w:rsidP="00C009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5602C668" w14:textId="77777777" w:rsidR="005932DF" w:rsidRDefault="005932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141940"/>
      <w:docPartObj>
        <w:docPartGallery w:val="Page Numbers (Bottom of Page)"/>
        <w:docPartUnique/>
      </w:docPartObj>
    </w:sdtPr>
    <w:sdtContent>
      <w:p w14:paraId="5764253A" w14:textId="375BFE2D" w:rsidR="00A967A9" w:rsidRDefault="00A967A9" w:rsidP="00C0093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763F38" w14:textId="77777777" w:rsidR="005932DF" w:rsidRDefault="005932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31E47" w14:textId="77777777" w:rsidR="00A3235E" w:rsidRDefault="00A3235E" w:rsidP="005932DF">
      <w:r>
        <w:separator/>
      </w:r>
    </w:p>
  </w:footnote>
  <w:footnote w:type="continuationSeparator" w:id="0">
    <w:p w14:paraId="088C0E5B" w14:textId="77777777" w:rsidR="00A3235E" w:rsidRDefault="00A3235E" w:rsidP="005932DF">
      <w:r>
        <w:continuationSeparator/>
      </w:r>
    </w:p>
  </w:footnote>
  <w:footnote w:type="continuationNotice" w:id="1">
    <w:p w14:paraId="683E4279" w14:textId="77777777" w:rsidR="00A3235E" w:rsidRDefault="00A3235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A3DAC"/>
    <w:multiLevelType w:val="hybridMultilevel"/>
    <w:tmpl w:val="5C906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54862"/>
    <w:multiLevelType w:val="multilevel"/>
    <w:tmpl w:val="17323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2747AF3"/>
    <w:multiLevelType w:val="hybridMultilevel"/>
    <w:tmpl w:val="2146DE4A"/>
    <w:lvl w:ilvl="0" w:tplc="45C88CD6">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D7D5201"/>
    <w:multiLevelType w:val="hybridMultilevel"/>
    <w:tmpl w:val="BE823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8330FE"/>
    <w:multiLevelType w:val="hybridMultilevel"/>
    <w:tmpl w:val="6C648FE0"/>
    <w:lvl w:ilvl="0" w:tplc="45C88CD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C71D5E"/>
    <w:multiLevelType w:val="hybridMultilevel"/>
    <w:tmpl w:val="89F4D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4576147">
    <w:abstractNumId w:val="0"/>
  </w:num>
  <w:num w:numId="2" w16cid:durableId="260841267">
    <w:abstractNumId w:val="4"/>
  </w:num>
  <w:num w:numId="3" w16cid:durableId="2115978152">
    <w:abstractNumId w:val="1"/>
  </w:num>
  <w:num w:numId="4" w16cid:durableId="722369979">
    <w:abstractNumId w:val="2"/>
  </w:num>
  <w:num w:numId="5" w16cid:durableId="1229266758">
    <w:abstractNumId w:val="5"/>
  </w:num>
  <w:num w:numId="6" w16cid:durableId="20272083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ma, Priya">
    <w15:presenceInfo w15:providerId="AD" w15:userId="S::pus3@psu.edu::ab618a70-1917-4efd-a71a-51cd34764f69"/>
  </w15:person>
  <w15:person w15:author="Lee, Minkyung">
    <w15:presenceInfo w15:providerId="AD" w15:userId="S::mzl263@psu.edu::2a5e3e59-e32e-49ad-9a16-35eec0526f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309"/>
    <w:rsid w:val="0000063E"/>
    <w:rsid w:val="00000A21"/>
    <w:rsid w:val="00002309"/>
    <w:rsid w:val="000023CF"/>
    <w:rsid w:val="00003BD9"/>
    <w:rsid w:val="00003BF1"/>
    <w:rsid w:val="00004AC3"/>
    <w:rsid w:val="00004D3F"/>
    <w:rsid w:val="00010D03"/>
    <w:rsid w:val="0001340E"/>
    <w:rsid w:val="00013764"/>
    <w:rsid w:val="0001392E"/>
    <w:rsid w:val="000141A8"/>
    <w:rsid w:val="00015229"/>
    <w:rsid w:val="000164BD"/>
    <w:rsid w:val="00016552"/>
    <w:rsid w:val="00021032"/>
    <w:rsid w:val="00021C57"/>
    <w:rsid w:val="000222AD"/>
    <w:rsid w:val="000229F2"/>
    <w:rsid w:val="00027F7C"/>
    <w:rsid w:val="00030A5B"/>
    <w:rsid w:val="0003138D"/>
    <w:rsid w:val="000331F8"/>
    <w:rsid w:val="00033F6F"/>
    <w:rsid w:val="000348D3"/>
    <w:rsid w:val="00035B72"/>
    <w:rsid w:val="00035CBD"/>
    <w:rsid w:val="00035FC6"/>
    <w:rsid w:val="0003652C"/>
    <w:rsid w:val="00040078"/>
    <w:rsid w:val="00040A9D"/>
    <w:rsid w:val="0004108A"/>
    <w:rsid w:val="00042174"/>
    <w:rsid w:val="00042303"/>
    <w:rsid w:val="0004273B"/>
    <w:rsid w:val="000436C3"/>
    <w:rsid w:val="0004495E"/>
    <w:rsid w:val="00046655"/>
    <w:rsid w:val="00046FBD"/>
    <w:rsid w:val="000472D3"/>
    <w:rsid w:val="000477A5"/>
    <w:rsid w:val="00050ABD"/>
    <w:rsid w:val="0005298F"/>
    <w:rsid w:val="00052C08"/>
    <w:rsid w:val="00053B4D"/>
    <w:rsid w:val="00053E43"/>
    <w:rsid w:val="000544FC"/>
    <w:rsid w:val="00054AF5"/>
    <w:rsid w:val="000557C5"/>
    <w:rsid w:val="00057232"/>
    <w:rsid w:val="00061E3B"/>
    <w:rsid w:val="000654D6"/>
    <w:rsid w:val="00066E06"/>
    <w:rsid w:val="000679CB"/>
    <w:rsid w:val="000701C8"/>
    <w:rsid w:val="0007105C"/>
    <w:rsid w:val="00073035"/>
    <w:rsid w:val="000731A3"/>
    <w:rsid w:val="000743EF"/>
    <w:rsid w:val="000745CF"/>
    <w:rsid w:val="00075901"/>
    <w:rsid w:val="00076F20"/>
    <w:rsid w:val="00077600"/>
    <w:rsid w:val="00077781"/>
    <w:rsid w:val="00077DF8"/>
    <w:rsid w:val="00080BC4"/>
    <w:rsid w:val="00080C42"/>
    <w:rsid w:val="00081DFA"/>
    <w:rsid w:val="00081F32"/>
    <w:rsid w:val="000824EF"/>
    <w:rsid w:val="00082BCD"/>
    <w:rsid w:val="00087669"/>
    <w:rsid w:val="00090766"/>
    <w:rsid w:val="00090896"/>
    <w:rsid w:val="000917C8"/>
    <w:rsid w:val="00092DB4"/>
    <w:rsid w:val="00095698"/>
    <w:rsid w:val="000A00E8"/>
    <w:rsid w:val="000A08D0"/>
    <w:rsid w:val="000A0EAF"/>
    <w:rsid w:val="000A274D"/>
    <w:rsid w:val="000A2AEB"/>
    <w:rsid w:val="000A4A35"/>
    <w:rsid w:val="000A655B"/>
    <w:rsid w:val="000A72BB"/>
    <w:rsid w:val="000A7F67"/>
    <w:rsid w:val="000B0BEC"/>
    <w:rsid w:val="000B4B3F"/>
    <w:rsid w:val="000B4F82"/>
    <w:rsid w:val="000B6A31"/>
    <w:rsid w:val="000B7DF4"/>
    <w:rsid w:val="000B7FD0"/>
    <w:rsid w:val="000C11A8"/>
    <w:rsid w:val="000C16D1"/>
    <w:rsid w:val="000C1A1F"/>
    <w:rsid w:val="000C3315"/>
    <w:rsid w:val="000C3C7F"/>
    <w:rsid w:val="000C43ED"/>
    <w:rsid w:val="000C7F0D"/>
    <w:rsid w:val="000D0932"/>
    <w:rsid w:val="000D1BC3"/>
    <w:rsid w:val="000D25BC"/>
    <w:rsid w:val="000D3511"/>
    <w:rsid w:val="000D4D40"/>
    <w:rsid w:val="000D664A"/>
    <w:rsid w:val="000D6B30"/>
    <w:rsid w:val="000D6E79"/>
    <w:rsid w:val="000D7255"/>
    <w:rsid w:val="000E0F89"/>
    <w:rsid w:val="000E16B9"/>
    <w:rsid w:val="000E1C84"/>
    <w:rsid w:val="000E23F6"/>
    <w:rsid w:val="000E26EB"/>
    <w:rsid w:val="000E2719"/>
    <w:rsid w:val="000E33A0"/>
    <w:rsid w:val="000E3DAE"/>
    <w:rsid w:val="000E3E93"/>
    <w:rsid w:val="000E4CC5"/>
    <w:rsid w:val="000E4E55"/>
    <w:rsid w:val="000E5A2B"/>
    <w:rsid w:val="000E5CF7"/>
    <w:rsid w:val="000E5F6D"/>
    <w:rsid w:val="000E6621"/>
    <w:rsid w:val="000E71D8"/>
    <w:rsid w:val="000E7F4A"/>
    <w:rsid w:val="000F1065"/>
    <w:rsid w:val="000F2022"/>
    <w:rsid w:val="000F269C"/>
    <w:rsid w:val="000F2CB1"/>
    <w:rsid w:val="000F38FB"/>
    <w:rsid w:val="000F6A9B"/>
    <w:rsid w:val="000F7C57"/>
    <w:rsid w:val="000F7FB2"/>
    <w:rsid w:val="001035DD"/>
    <w:rsid w:val="00104512"/>
    <w:rsid w:val="0010561D"/>
    <w:rsid w:val="001060FE"/>
    <w:rsid w:val="0010688D"/>
    <w:rsid w:val="00107300"/>
    <w:rsid w:val="00111914"/>
    <w:rsid w:val="00111F57"/>
    <w:rsid w:val="001129E3"/>
    <w:rsid w:val="00114C47"/>
    <w:rsid w:val="00115CFC"/>
    <w:rsid w:val="00116F49"/>
    <w:rsid w:val="001171E5"/>
    <w:rsid w:val="00117E5B"/>
    <w:rsid w:val="00120610"/>
    <w:rsid w:val="001231D3"/>
    <w:rsid w:val="0012364B"/>
    <w:rsid w:val="00123BF4"/>
    <w:rsid w:val="0012453D"/>
    <w:rsid w:val="001245EA"/>
    <w:rsid w:val="001250A5"/>
    <w:rsid w:val="0012702C"/>
    <w:rsid w:val="00130F9A"/>
    <w:rsid w:val="00132788"/>
    <w:rsid w:val="00132BA7"/>
    <w:rsid w:val="001335E7"/>
    <w:rsid w:val="0013409C"/>
    <w:rsid w:val="0013484F"/>
    <w:rsid w:val="0013518F"/>
    <w:rsid w:val="00135EF5"/>
    <w:rsid w:val="00135F92"/>
    <w:rsid w:val="00136526"/>
    <w:rsid w:val="00136696"/>
    <w:rsid w:val="00137890"/>
    <w:rsid w:val="00140E8E"/>
    <w:rsid w:val="001417FE"/>
    <w:rsid w:val="001423DD"/>
    <w:rsid w:val="00144709"/>
    <w:rsid w:val="00146A3D"/>
    <w:rsid w:val="00146AEB"/>
    <w:rsid w:val="00146DEF"/>
    <w:rsid w:val="001473BE"/>
    <w:rsid w:val="0015052C"/>
    <w:rsid w:val="001517C1"/>
    <w:rsid w:val="00151D39"/>
    <w:rsid w:val="00152D55"/>
    <w:rsid w:val="001530FA"/>
    <w:rsid w:val="0015360D"/>
    <w:rsid w:val="00155910"/>
    <w:rsid w:val="00162444"/>
    <w:rsid w:val="0016350B"/>
    <w:rsid w:val="00164DF8"/>
    <w:rsid w:val="001707BE"/>
    <w:rsid w:val="00170B19"/>
    <w:rsid w:val="001711B4"/>
    <w:rsid w:val="00171A94"/>
    <w:rsid w:val="00171B65"/>
    <w:rsid w:val="00171D14"/>
    <w:rsid w:val="00172969"/>
    <w:rsid w:val="001744C3"/>
    <w:rsid w:val="00174B2F"/>
    <w:rsid w:val="00175DA1"/>
    <w:rsid w:val="001760FC"/>
    <w:rsid w:val="00176461"/>
    <w:rsid w:val="00177031"/>
    <w:rsid w:val="00177D7A"/>
    <w:rsid w:val="00181118"/>
    <w:rsid w:val="001844CB"/>
    <w:rsid w:val="00185587"/>
    <w:rsid w:val="00185B0D"/>
    <w:rsid w:val="001866AE"/>
    <w:rsid w:val="0018731C"/>
    <w:rsid w:val="00187787"/>
    <w:rsid w:val="0019139C"/>
    <w:rsid w:val="00191520"/>
    <w:rsid w:val="00191DE8"/>
    <w:rsid w:val="0019354C"/>
    <w:rsid w:val="00194FFA"/>
    <w:rsid w:val="001962EC"/>
    <w:rsid w:val="00196C94"/>
    <w:rsid w:val="001976EA"/>
    <w:rsid w:val="001A02B6"/>
    <w:rsid w:val="001A26D1"/>
    <w:rsid w:val="001A321B"/>
    <w:rsid w:val="001A3371"/>
    <w:rsid w:val="001A35DA"/>
    <w:rsid w:val="001A4918"/>
    <w:rsid w:val="001A4D66"/>
    <w:rsid w:val="001A73D7"/>
    <w:rsid w:val="001A772C"/>
    <w:rsid w:val="001B068A"/>
    <w:rsid w:val="001B2F45"/>
    <w:rsid w:val="001B70D1"/>
    <w:rsid w:val="001C073C"/>
    <w:rsid w:val="001C264C"/>
    <w:rsid w:val="001C3FAD"/>
    <w:rsid w:val="001C45D8"/>
    <w:rsid w:val="001C4D15"/>
    <w:rsid w:val="001D0704"/>
    <w:rsid w:val="001D0FAA"/>
    <w:rsid w:val="001D37E3"/>
    <w:rsid w:val="001D523F"/>
    <w:rsid w:val="001D5C8C"/>
    <w:rsid w:val="001D70BF"/>
    <w:rsid w:val="001D75A0"/>
    <w:rsid w:val="001D76E3"/>
    <w:rsid w:val="001D7A03"/>
    <w:rsid w:val="001D7AF9"/>
    <w:rsid w:val="001D7B8D"/>
    <w:rsid w:val="001E0568"/>
    <w:rsid w:val="001E14F4"/>
    <w:rsid w:val="001E187D"/>
    <w:rsid w:val="001E3085"/>
    <w:rsid w:val="001E3BB3"/>
    <w:rsid w:val="001E3F3A"/>
    <w:rsid w:val="001E424F"/>
    <w:rsid w:val="001E6072"/>
    <w:rsid w:val="001F4348"/>
    <w:rsid w:val="001F5402"/>
    <w:rsid w:val="001F6C2C"/>
    <w:rsid w:val="001F6FA9"/>
    <w:rsid w:val="002002D5"/>
    <w:rsid w:val="00200B39"/>
    <w:rsid w:val="0020201C"/>
    <w:rsid w:val="00203929"/>
    <w:rsid w:val="00203A17"/>
    <w:rsid w:val="00204C81"/>
    <w:rsid w:val="0020504A"/>
    <w:rsid w:val="002051E3"/>
    <w:rsid w:val="00211BC0"/>
    <w:rsid w:val="00211D06"/>
    <w:rsid w:val="00212004"/>
    <w:rsid w:val="002124E8"/>
    <w:rsid w:val="002126E6"/>
    <w:rsid w:val="00213CF0"/>
    <w:rsid w:val="0021489D"/>
    <w:rsid w:val="0021532F"/>
    <w:rsid w:val="0021575F"/>
    <w:rsid w:val="00215E30"/>
    <w:rsid w:val="002201B7"/>
    <w:rsid w:val="00220839"/>
    <w:rsid w:val="002210A6"/>
    <w:rsid w:val="0022117C"/>
    <w:rsid w:val="002216F2"/>
    <w:rsid w:val="00222234"/>
    <w:rsid w:val="00222DBB"/>
    <w:rsid w:val="00224760"/>
    <w:rsid w:val="002266D5"/>
    <w:rsid w:val="0023087C"/>
    <w:rsid w:val="00232842"/>
    <w:rsid w:val="00232E9F"/>
    <w:rsid w:val="002330ED"/>
    <w:rsid w:val="0023317F"/>
    <w:rsid w:val="002353C1"/>
    <w:rsid w:val="00236950"/>
    <w:rsid w:val="0023738C"/>
    <w:rsid w:val="00240AA3"/>
    <w:rsid w:val="002419BD"/>
    <w:rsid w:val="00242442"/>
    <w:rsid w:val="00242B57"/>
    <w:rsid w:val="0024485B"/>
    <w:rsid w:val="00245F49"/>
    <w:rsid w:val="002501D2"/>
    <w:rsid w:val="00250F30"/>
    <w:rsid w:val="00251E70"/>
    <w:rsid w:val="00252F1F"/>
    <w:rsid w:val="002535E5"/>
    <w:rsid w:val="00253684"/>
    <w:rsid w:val="00254617"/>
    <w:rsid w:val="00254DAD"/>
    <w:rsid w:val="00254FB4"/>
    <w:rsid w:val="002559DF"/>
    <w:rsid w:val="002568B9"/>
    <w:rsid w:val="002579AB"/>
    <w:rsid w:val="002605AF"/>
    <w:rsid w:val="00263D16"/>
    <w:rsid w:val="0026617B"/>
    <w:rsid w:val="00270BF0"/>
    <w:rsid w:val="00270CF8"/>
    <w:rsid w:val="00273058"/>
    <w:rsid w:val="00273B6E"/>
    <w:rsid w:val="00274E6D"/>
    <w:rsid w:val="00276ADF"/>
    <w:rsid w:val="00277042"/>
    <w:rsid w:val="00280BA3"/>
    <w:rsid w:val="00281157"/>
    <w:rsid w:val="00281738"/>
    <w:rsid w:val="0028196F"/>
    <w:rsid w:val="00281E97"/>
    <w:rsid w:val="00282339"/>
    <w:rsid w:val="00283BBC"/>
    <w:rsid w:val="002842B6"/>
    <w:rsid w:val="00291F84"/>
    <w:rsid w:val="00292055"/>
    <w:rsid w:val="002927EB"/>
    <w:rsid w:val="0029377C"/>
    <w:rsid w:val="002947FF"/>
    <w:rsid w:val="002953B2"/>
    <w:rsid w:val="00296383"/>
    <w:rsid w:val="00296821"/>
    <w:rsid w:val="00297C61"/>
    <w:rsid w:val="002A2F06"/>
    <w:rsid w:val="002A2F33"/>
    <w:rsid w:val="002A4B76"/>
    <w:rsid w:val="002A60A5"/>
    <w:rsid w:val="002B02D4"/>
    <w:rsid w:val="002B1D5E"/>
    <w:rsid w:val="002B23BD"/>
    <w:rsid w:val="002B2D2B"/>
    <w:rsid w:val="002B5056"/>
    <w:rsid w:val="002B56C9"/>
    <w:rsid w:val="002B573D"/>
    <w:rsid w:val="002B6B1E"/>
    <w:rsid w:val="002C000B"/>
    <w:rsid w:val="002C04B3"/>
    <w:rsid w:val="002C1227"/>
    <w:rsid w:val="002C23ED"/>
    <w:rsid w:val="002C4296"/>
    <w:rsid w:val="002C5AB9"/>
    <w:rsid w:val="002C659A"/>
    <w:rsid w:val="002C67F2"/>
    <w:rsid w:val="002C6D2D"/>
    <w:rsid w:val="002C7357"/>
    <w:rsid w:val="002C7B78"/>
    <w:rsid w:val="002D1500"/>
    <w:rsid w:val="002D16DC"/>
    <w:rsid w:val="002D1950"/>
    <w:rsid w:val="002D2114"/>
    <w:rsid w:val="002D246B"/>
    <w:rsid w:val="002D3453"/>
    <w:rsid w:val="002E5F36"/>
    <w:rsid w:val="002E6EF3"/>
    <w:rsid w:val="002F00C6"/>
    <w:rsid w:val="002F00E8"/>
    <w:rsid w:val="002F1808"/>
    <w:rsid w:val="002F3F76"/>
    <w:rsid w:val="002F40AF"/>
    <w:rsid w:val="002F61B3"/>
    <w:rsid w:val="002F6294"/>
    <w:rsid w:val="002F69AD"/>
    <w:rsid w:val="0030058E"/>
    <w:rsid w:val="003015BA"/>
    <w:rsid w:val="003015BE"/>
    <w:rsid w:val="00301C98"/>
    <w:rsid w:val="00301F45"/>
    <w:rsid w:val="003025C0"/>
    <w:rsid w:val="00302D5E"/>
    <w:rsid w:val="003043BC"/>
    <w:rsid w:val="003060AC"/>
    <w:rsid w:val="003104BD"/>
    <w:rsid w:val="00314521"/>
    <w:rsid w:val="0031578B"/>
    <w:rsid w:val="0032095E"/>
    <w:rsid w:val="00321544"/>
    <w:rsid w:val="003234BE"/>
    <w:rsid w:val="00323C16"/>
    <w:rsid w:val="00323E1E"/>
    <w:rsid w:val="003253C2"/>
    <w:rsid w:val="00326512"/>
    <w:rsid w:val="0032764D"/>
    <w:rsid w:val="0033383E"/>
    <w:rsid w:val="00335EA7"/>
    <w:rsid w:val="00335ECD"/>
    <w:rsid w:val="00336769"/>
    <w:rsid w:val="00336823"/>
    <w:rsid w:val="00342266"/>
    <w:rsid w:val="00344A85"/>
    <w:rsid w:val="00345193"/>
    <w:rsid w:val="00345885"/>
    <w:rsid w:val="00350889"/>
    <w:rsid w:val="003513EC"/>
    <w:rsid w:val="00352B68"/>
    <w:rsid w:val="003549B9"/>
    <w:rsid w:val="00356A1A"/>
    <w:rsid w:val="00361AF1"/>
    <w:rsid w:val="0036358D"/>
    <w:rsid w:val="00363865"/>
    <w:rsid w:val="00364BF9"/>
    <w:rsid w:val="00365855"/>
    <w:rsid w:val="0036690F"/>
    <w:rsid w:val="00367E24"/>
    <w:rsid w:val="00371D79"/>
    <w:rsid w:val="003729D9"/>
    <w:rsid w:val="0037542E"/>
    <w:rsid w:val="003759A2"/>
    <w:rsid w:val="00376E7D"/>
    <w:rsid w:val="003771BE"/>
    <w:rsid w:val="0038034B"/>
    <w:rsid w:val="003805B5"/>
    <w:rsid w:val="0038115B"/>
    <w:rsid w:val="00384F74"/>
    <w:rsid w:val="00385750"/>
    <w:rsid w:val="0038663B"/>
    <w:rsid w:val="00390575"/>
    <w:rsid w:val="00390E33"/>
    <w:rsid w:val="00390F20"/>
    <w:rsid w:val="0039148D"/>
    <w:rsid w:val="0039455E"/>
    <w:rsid w:val="0039477E"/>
    <w:rsid w:val="00394BCF"/>
    <w:rsid w:val="003979A7"/>
    <w:rsid w:val="003A1531"/>
    <w:rsid w:val="003A49C5"/>
    <w:rsid w:val="003B2815"/>
    <w:rsid w:val="003B3CF4"/>
    <w:rsid w:val="003B49E8"/>
    <w:rsid w:val="003B4B47"/>
    <w:rsid w:val="003B737D"/>
    <w:rsid w:val="003C4118"/>
    <w:rsid w:val="003C5DCA"/>
    <w:rsid w:val="003C65FB"/>
    <w:rsid w:val="003D0406"/>
    <w:rsid w:val="003D11C0"/>
    <w:rsid w:val="003D1448"/>
    <w:rsid w:val="003D1751"/>
    <w:rsid w:val="003D2CD2"/>
    <w:rsid w:val="003D3409"/>
    <w:rsid w:val="003D410C"/>
    <w:rsid w:val="003E2555"/>
    <w:rsid w:val="003E3294"/>
    <w:rsid w:val="003E4C6C"/>
    <w:rsid w:val="003E4D83"/>
    <w:rsid w:val="003E6F2F"/>
    <w:rsid w:val="003F04BA"/>
    <w:rsid w:val="003F04C8"/>
    <w:rsid w:val="003F0562"/>
    <w:rsid w:val="003F06A2"/>
    <w:rsid w:val="003F0D95"/>
    <w:rsid w:val="003F138C"/>
    <w:rsid w:val="003F1841"/>
    <w:rsid w:val="003F26E4"/>
    <w:rsid w:val="003F2710"/>
    <w:rsid w:val="003F389C"/>
    <w:rsid w:val="003F3E15"/>
    <w:rsid w:val="003F65CE"/>
    <w:rsid w:val="003F6941"/>
    <w:rsid w:val="00401992"/>
    <w:rsid w:val="00402917"/>
    <w:rsid w:val="00402A2A"/>
    <w:rsid w:val="004038CF"/>
    <w:rsid w:val="00404121"/>
    <w:rsid w:val="00405030"/>
    <w:rsid w:val="00411299"/>
    <w:rsid w:val="00412238"/>
    <w:rsid w:val="00412E1F"/>
    <w:rsid w:val="00413B14"/>
    <w:rsid w:val="004147D6"/>
    <w:rsid w:val="0041656C"/>
    <w:rsid w:val="00416686"/>
    <w:rsid w:val="0041672A"/>
    <w:rsid w:val="004213E0"/>
    <w:rsid w:val="00421892"/>
    <w:rsid w:val="00422E9F"/>
    <w:rsid w:val="00423986"/>
    <w:rsid w:val="004256DA"/>
    <w:rsid w:val="00425B3D"/>
    <w:rsid w:val="00425D01"/>
    <w:rsid w:val="0043091A"/>
    <w:rsid w:val="00430A55"/>
    <w:rsid w:val="00432436"/>
    <w:rsid w:val="00432D95"/>
    <w:rsid w:val="00434D4F"/>
    <w:rsid w:val="004356DD"/>
    <w:rsid w:val="00435A0F"/>
    <w:rsid w:val="00435DF1"/>
    <w:rsid w:val="004376E3"/>
    <w:rsid w:val="004408D8"/>
    <w:rsid w:val="0044301D"/>
    <w:rsid w:val="0044611B"/>
    <w:rsid w:val="00457A9B"/>
    <w:rsid w:val="00462EAB"/>
    <w:rsid w:val="00463952"/>
    <w:rsid w:val="004671FD"/>
    <w:rsid w:val="00467C3D"/>
    <w:rsid w:val="00470B54"/>
    <w:rsid w:val="00471743"/>
    <w:rsid w:val="00472300"/>
    <w:rsid w:val="00473584"/>
    <w:rsid w:val="00473E00"/>
    <w:rsid w:val="00474741"/>
    <w:rsid w:val="00474E45"/>
    <w:rsid w:val="00475219"/>
    <w:rsid w:val="00477FCA"/>
    <w:rsid w:val="00480D72"/>
    <w:rsid w:val="00481AFB"/>
    <w:rsid w:val="004842CA"/>
    <w:rsid w:val="00485DD0"/>
    <w:rsid w:val="004865F3"/>
    <w:rsid w:val="004869DD"/>
    <w:rsid w:val="00491329"/>
    <w:rsid w:val="00491C31"/>
    <w:rsid w:val="00492669"/>
    <w:rsid w:val="004929B4"/>
    <w:rsid w:val="0049309A"/>
    <w:rsid w:val="004931FB"/>
    <w:rsid w:val="0049347D"/>
    <w:rsid w:val="00494136"/>
    <w:rsid w:val="0049729D"/>
    <w:rsid w:val="00497CAD"/>
    <w:rsid w:val="004A0388"/>
    <w:rsid w:val="004A0426"/>
    <w:rsid w:val="004A09D0"/>
    <w:rsid w:val="004A1164"/>
    <w:rsid w:val="004A229F"/>
    <w:rsid w:val="004A4DAC"/>
    <w:rsid w:val="004A5225"/>
    <w:rsid w:val="004A5418"/>
    <w:rsid w:val="004A5703"/>
    <w:rsid w:val="004A593D"/>
    <w:rsid w:val="004B14C1"/>
    <w:rsid w:val="004B23F4"/>
    <w:rsid w:val="004B2A9E"/>
    <w:rsid w:val="004B3CF3"/>
    <w:rsid w:val="004B3E83"/>
    <w:rsid w:val="004B4A93"/>
    <w:rsid w:val="004B569F"/>
    <w:rsid w:val="004B5C15"/>
    <w:rsid w:val="004B6C32"/>
    <w:rsid w:val="004B719B"/>
    <w:rsid w:val="004C0056"/>
    <w:rsid w:val="004C0A5B"/>
    <w:rsid w:val="004C348A"/>
    <w:rsid w:val="004C4BD3"/>
    <w:rsid w:val="004C4F11"/>
    <w:rsid w:val="004C62B7"/>
    <w:rsid w:val="004D0DE2"/>
    <w:rsid w:val="004D0EEB"/>
    <w:rsid w:val="004D15CF"/>
    <w:rsid w:val="004D2888"/>
    <w:rsid w:val="004D41BE"/>
    <w:rsid w:val="004D49CD"/>
    <w:rsid w:val="004D5BF5"/>
    <w:rsid w:val="004D7679"/>
    <w:rsid w:val="004E5C45"/>
    <w:rsid w:val="004E63F8"/>
    <w:rsid w:val="004E651C"/>
    <w:rsid w:val="004E669C"/>
    <w:rsid w:val="004E76DC"/>
    <w:rsid w:val="004F0C4D"/>
    <w:rsid w:val="004F29EC"/>
    <w:rsid w:val="004F2B79"/>
    <w:rsid w:val="004F2F99"/>
    <w:rsid w:val="004F4E1F"/>
    <w:rsid w:val="004F4F15"/>
    <w:rsid w:val="004F7200"/>
    <w:rsid w:val="00501A29"/>
    <w:rsid w:val="00502367"/>
    <w:rsid w:val="00503E33"/>
    <w:rsid w:val="0050443D"/>
    <w:rsid w:val="00505B0C"/>
    <w:rsid w:val="00511E52"/>
    <w:rsid w:val="00513A64"/>
    <w:rsid w:val="00514A42"/>
    <w:rsid w:val="0051572B"/>
    <w:rsid w:val="005169DB"/>
    <w:rsid w:val="0052395B"/>
    <w:rsid w:val="00523C02"/>
    <w:rsid w:val="00525C6F"/>
    <w:rsid w:val="00526543"/>
    <w:rsid w:val="0052761B"/>
    <w:rsid w:val="005303E0"/>
    <w:rsid w:val="005305C4"/>
    <w:rsid w:val="005316F1"/>
    <w:rsid w:val="00536CC5"/>
    <w:rsid w:val="00540D51"/>
    <w:rsid w:val="00541324"/>
    <w:rsid w:val="00541CDE"/>
    <w:rsid w:val="00544B2A"/>
    <w:rsid w:val="00544B4D"/>
    <w:rsid w:val="005455C7"/>
    <w:rsid w:val="00545A44"/>
    <w:rsid w:val="00546550"/>
    <w:rsid w:val="00547703"/>
    <w:rsid w:val="005506B2"/>
    <w:rsid w:val="00552605"/>
    <w:rsid w:val="005529E0"/>
    <w:rsid w:val="00554A6F"/>
    <w:rsid w:val="005555AB"/>
    <w:rsid w:val="0055589C"/>
    <w:rsid w:val="00555D04"/>
    <w:rsid w:val="005561A6"/>
    <w:rsid w:val="0055785A"/>
    <w:rsid w:val="00557AE3"/>
    <w:rsid w:val="005602F2"/>
    <w:rsid w:val="0056181E"/>
    <w:rsid w:val="005637F2"/>
    <w:rsid w:val="00564BC8"/>
    <w:rsid w:val="00565ECA"/>
    <w:rsid w:val="005663D2"/>
    <w:rsid w:val="005669AB"/>
    <w:rsid w:val="0057014A"/>
    <w:rsid w:val="005741ED"/>
    <w:rsid w:val="00576EFF"/>
    <w:rsid w:val="00576F89"/>
    <w:rsid w:val="005775EA"/>
    <w:rsid w:val="0058039E"/>
    <w:rsid w:val="00581163"/>
    <w:rsid w:val="005819E5"/>
    <w:rsid w:val="0058258E"/>
    <w:rsid w:val="005825B0"/>
    <w:rsid w:val="005826D5"/>
    <w:rsid w:val="005841D6"/>
    <w:rsid w:val="005850BA"/>
    <w:rsid w:val="00585E74"/>
    <w:rsid w:val="00586C4C"/>
    <w:rsid w:val="00587878"/>
    <w:rsid w:val="00587DF1"/>
    <w:rsid w:val="00590BCA"/>
    <w:rsid w:val="00592087"/>
    <w:rsid w:val="005925F5"/>
    <w:rsid w:val="005932DF"/>
    <w:rsid w:val="0059345C"/>
    <w:rsid w:val="00593D1E"/>
    <w:rsid w:val="00594D82"/>
    <w:rsid w:val="0059513E"/>
    <w:rsid w:val="0059734D"/>
    <w:rsid w:val="005976A1"/>
    <w:rsid w:val="00597A8E"/>
    <w:rsid w:val="00597C4E"/>
    <w:rsid w:val="005A01D4"/>
    <w:rsid w:val="005A0602"/>
    <w:rsid w:val="005A0E80"/>
    <w:rsid w:val="005A53C6"/>
    <w:rsid w:val="005A5D01"/>
    <w:rsid w:val="005A641A"/>
    <w:rsid w:val="005B5D76"/>
    <w:rsid w:val="005C10A0"/>
    <w:rsid w:val="005C2248"/>
    <w:rsid w:val="005C22D5"/>
    <w:rsid w:val="005C2441"/>
    <w:rsid w:val="005C2F0C"/>
    <w:rsid w:val="005C3BF2"/>
    <w:rsid w:val="005C3C0F"/>
    <w:rsid w:val="005C4E31"/>
    <w:rsid w:val="005C51D1"/>
    <w:rsid w:val="005C5698"/>
    <w:rsid w:val="005D0005"/>
    <w:rsid w:val="005D01EF"/>
    <w:rsid w:val="005D02DE"/>
    <w:rsid w:val="005D1C06"/>
    <w:rsid w:val="005D4F6D"/>
    <w:rsid w:val="005D5F8D"/>
    <w:rsid w:val="005D66ED"/>
    <w:rsid w:val="005D79D4"/>
    <w:rsid w:val="005D7D7C"/>
    <w:rsid w:val="005E2D48"/>
    <w:rsid w:val="005E377E"/>
    <w:rsid w:val="005E40F8"/>
    <w:rsid w:val="005E4D30"/>
    <w:rsid w:val="005F049D"/>
    <w:rsid w:val="005F1324"/>
    <w:rsid w:val="005F2CFA"/>
    <w:rsid w:val="005F48E2"/>
    <w:rsid w:val="005F4E0B"/>
    <w:rsid w:val="005F78F8"/>
    <w:rsid w:val="005F7D71"/>
    <w:rsid w:val="00601973"/>
    <w:rsid w:val="00601FBD"/>
    <w:rsid w:val="0060380C"/>
    <w:rsid w:val="00603A27"/>
    <w:rsid w:val="00604455"/>
    <w:rsid w:val="00604F33"/>
    <w:rsid w:val="00610567"/>
    <w:rsid w:val="0061122D"/>
    <w:rsid w:val="00612B3A"/>
    <w:rsid w:val="00615677"/>
    <w:rsid w:val="00620D7B"/>
    <w:rsid w:val="006227D8"/>
    <w:rsid w:val="006228CC"/>
    <w:rsid w:val="0062384E"/>
    <w:rsid w:val="006238B9"/>
    <w:rsid w:val="00626A2F"/>
    <w:rsid w:val="00630275"/>
    <w:rsid w:val="006334B7"/>
    <w:rsid w:val="00634BE5"/>
    <w:rsid w:val="00637D5D"/>
    <w:rsid w:val="00642CEB"/>
    <w:rsid w:val="00642F02"/>
    <w:rsid w:val="00644717"/>
    <w:rsid w:val="00645168"/>
    <w:rsid w:val="00645B0E"/>
    <w:rsid w:val="006468D2"/>
    <w:rsid w:val="00651D24"/>
    <w:rsid w:val="00652202"/>
    <w:rsid w:val="0065450C"/>
    <w:rsid w:val="00655B4E"/>
    <w:rsid w:val="00655CD7"/>
    <w:rsid w:val="006562C9"/>
    <w:rsid w:val="00656E13"/>
    <w:rsid w:val="006606AC"/>
    <w:rsid w:val="00663154"/>
    <w:rsid w:val="0066562C"/>
    <w:rsid w:val="006656C7"/>
    <w:rsid w:val="00665C9B"/>
    <w:rsid w:val="006664E0"/>
    <w:rsid w:val="00671061"/>
    <w:rsid w:val="006713ED"/>
    <w:rsid w:val="00671907"/>
    <w:rsid w:val="006733D5"/>
    <w:rsid w:val="00673D13"/>
    <w:rsid w:val="00674F6A"/>
    <w:rsid w:val="00683ABF"/>
    <w:rsid w:val="00685DA3"/>
    <w:rsid w:val="00687FEF"/>
    <w:rsid w:val="0069096F"/>
    <w:rsid w:val="00690C5D"/>
    <w:rsid w:val="00691646"/>
    <w:rsid w:val="00692BEB"/>
    <w:rsid w:val="006930A1"/>
    <w:rsid w:val="00694460"/>
    <w:rsid w:val="00694A41"/>
    <w:rsid w:val="00695F8B"/>
    <w:rsid w:val="00696C18"/>
    <w:rsid w:val="00697AF0"/>
    <w:rsid w:val="006A1F05"/>
    <w:rsid w:val="006A2635"/>
    <w:rsid w:val="006A2A20"/>
    <w:rsid w:val="006A2E79"/>
    <w:rsid w:val="006A35D8"/>
    <w:rsid w:val="006A60D8"/>
    <w:rsid w:val="006A6217"/>
    <w:rsid w:val="006A6AB7"/>
    <w:rsid w:val="006A6C43"/>
    <w:rsid w:val="006B27A8"/>
    <w:rsid w:val="006B3EA6"/>
    <w:rsid w:val="006B4879"/>
    <w:rsid w:val="006B6BD0"/>
    <w:rsid w:val="006C110B"/>
    <w:rsid w:val="006C1474"/>
    <w:rsid w:val="006C3541"/>
    <w:rsid w:val="006C5620"/>
    <w:rsid w:val="006C5A4F"/>
    <w:rsid w:val="006C7262"/>
    <w:rsid w:val="006C784C"/>
    <w:rsid w:val="006D1BD2"/>
    <w:rsid w:val="006D2D7C"/>
    <w:rsid w:val="006D324B"/>
    <w:rsid w:val="006D3BFC"/>
    <w:rsid w:val="006D3D77"/>
    <w:rsid w:val="006D45A5"/>
    <w:rsid w:val="006D4A37"/>
    <w:rsid w:val="006D4F15"/>
    <w:rsid w:val="006D677F"/>
    <w:rsid w:val="006D6B69"/>
    <w:rsid w:val="006D7F50"/>
    <w:rsid w:val="006E1116"/>
    <w:rsid w:val="006E183A"/>
    <w:rsid w:val="006E2122"/>
    <w:rsid w:val="006E556A"/>
    <w:rsid w:val="006E62ED"/>
    <w:rsid w:val="006E6E49"/>
    <w:rsid w:val="006E7109"/>
    <w:rsid w:val="006F0655"/>
    <w:rsid w:val="006F0FFE"/>
    <w:rsid w:val="006F19BD"/>
    <w:rsid w:val="006F31D6"/>
    <w:rsid w:val="006F3214"/>
    <w:rsid w:val="006F468F"/>
    <w:rsid w:val="006F5DA2"/>
    <w:rsid w:val="006F601B"/>
    <w:rsid w:val="006F6C75"/>
    <w:rsid w:val="00702972"/>
    <w:rsid w:val="007030F4"/>
    <w:rsid w:val="00704D29"/>
    <w:rsid w:val="0070509C"/>
    <w:rsid w:val="00705942"/>
    <w:rsid w:val="00705A00"/>
    <w:rsid w:val="00707460"/>
    <w:rsid w:val="00707BE8"/>
    <w:rsid w:val="00710F1C"/>
    <w:rsid w:val="00713165"/>
    <w:rsid w:val="0071494E"/>
    <w:rsid w:val="00715091"/>
    <w:rsid w:val="00716929"/>
    <w:rsid w:val="007211A6"/>
    <w:rsid w:val="00721B16"/>
    <w:rsid w:val="007253C3"/>
    <w:rsid w:val="007266EE"/>
    <w:rsid w:val="00726A36"/>
    <w:rsid w:val="00726B08"/>
    <w:rsid w:val="00726B60"/>
    <w:rsid w:val="00726C8C"/>
    <w:rsid w:val="00726E5A"/>
    <w:rsid w:val="00727752"/>
    <w:rsid w:val="00730CC6"/>
    <w:rsid w:val="00732ABF"/>
    <w:rsid w:val="00732D96"/>
    <w:rsid w:val="00733433"/>
    <w:rsid w:val="00735331"/>
    <w:rsid w:val="00735EC5"/>
    <w:rsid w:val="007379C7"/>
    <w:rsid w:val="00737F78"/>
    <w:rsid w:val="0074120B"/>
    <w:rsid w:val="007465FE"/>
    <w:rsid w:val="007534FD"/>
    <w:rsid w:val="00753525"/>
    <w:rsid w:val="00754A4C"/>
    <w:rsid w:val="00754B0F"/>
    <w:rsid w:val="00754EA9"/>
    <w:rsid w:val="00755D99"/>
    <w:rsid w:val="00756827"/>
    <w:rsid w:val="00762FBE"/>
    <w:rsid w:val="007644BF"/>
    <w:rsid w:val="00766BC1"/>
    <w:rsid w:val="00767ADD"/>
    <w:rsid w:val="00770352"/>
    <w:rsid w:val="00774D47"/>
    <w:rsid w:val="007768B1"/>
    <w:rsid w:val="00776BFB"/>
    <w:rsid w:val="00777D81"/>
    <w:rsid w:val="00780E58"/>
    <w:rsid w:val="007822A2"/>
    <w:rsid w:val="0078283A"/>
    <w:rsid w:val="00782AB8"/>
    <w:rsid w:val="00784579"/>
    <w:rsid w:val="00785898"/>
    <w:rsid w:val="00790762"/>
    <w:rsid w:val="00790A82"/>
    <w:rsid w:val="00790DB7"/>
    <w:rsid w:val="00791441"/>
    <w:rsid w:val="00791640"/>
    <w:rsid w:val="00792318"/>
    <w:rsid w:val="007939CC"/>
    <w:rsid w:val="00794DCD"/>
    <w:rsid w:val="007953F4"/>
    <w:rsid w:val="007958BB"/>
    <w:rsid w:val="007958C1"/>
    <w:rsid w:val="00795D7E"/>
    <w:rsid w:val="007A0C75"/>
    <w:rsid w:val="007A0DCC"/>
    <w:rsid w:val="007A1201"/>
    <w:rsid w:val="007A2118"/>
    <w:rsid w:val="007A3F5A"/>
    <w:rsid w:val="007A5140"/>
    <w:rsid w:val="007A6691"/>
    <w:rsid w:val="007B0518"/>
    <w:rsid w:val="007B32EA"/>
    <w:rsid w:val="007B3FB6"/>
    <w:rsid w:val="007B4CA2"/>
    <w:rsid w:val="007B5245"/>
    <w:rsid w:val="007B57A2"/>
    <w:rsid w:val="007C0211"/>
    <w:rsid w:val="007C196F"/>
    <w:rsid w:val="007C249C"/>
    <w:rsid w:val="007C484B"/>
    <w:rsid w:val="007C4DEF"/>
    <w:rsid w:val="007C642E"/>
    <w:rsid w:val="007D0002"/>
    <w:rsid w:val="007D16EE"/>
    <w:rsid w:val="007D1BC6"/>
    <w:rsid w:val="007D37AA"/>
    <w:rsid w:val="007D3B24"/>
    <w:rsid w:val="007D6165"/>
    <w:rsid w:val="007D6496"/>
    <w:rsid w:val="007E0085"/>
    <w:rsid w:val="007E030F"/>
    <w:rsid w:val="007E3D41"/>
    <w:rsid w:val="007E4191"/>
    <w:rsid w:val="007E5328"/>
    <w:rsid w:val="007E6B04"/>
    <w:rsid w:val="007E6BED"/>
    <w:rsid w:val="007F4F21"/>
    <w:rsid w:val="007F5AA7"/>
    <w:rsid w:val="007F6477"/>
    <w:rsid w:val="00800C8C"/>
    <w:rsid w:val="008012DB"/>
    <w:rsid w:val="008014FC"/>
    <w:rsid w:val="0080209B"/>
    <w:rsid w:val="00803768"/>
    <w:rsid w:val="00803811"/>
    <w:rsid w:val="00804345"/>
    <w:rsid w:val="008043C6"/>
    <w:rsid w:val="0080508B"/>
    <w:rsid w:val="008057F9"/>
    <w:rsid w:val="00805A44"/>
    <w:rsid w:val="00805B8B"/>
    <w:rsid w:val="00805FCB"/>
    <w:rsid w:val="00806F7D"/>
    <w:rsid w:val="008105B4"/>
    <w:rsid w:val="00811F26"/>
    <w:rsid w:val="00812381"/>
    <w:rsid w:val="0081376A"/>
    <w:rsid w:val="00814683"/>
    <w:rsid w:val="00817D73"/>
    <w:rsid w:val="00820734"/>
    <w:rsid w:val="008212EB"/>
    <w:rsid w:val="0082416A"/>
    <w:rsid w:val="00825A09"/>
    <w:rsid w:val="00826091"/>
    <w:rsid w:val="00830C7B"/>
    <w:rsid w:val="00834357"/>
    <w:rsid w:val="00835C3D"/>
    <w:rsid w:val="00836381"/>
    <w:rsid w:val="00836698"/>
    <w:rsid w:val="00837A9E"/>
    <w:rsid w:val="00837BDB"/>
    <w:rsid w:val="00840206"/>
    <w:rsid w:val="00843086"/>
    <w:rsid w:val="00843781"/>
    <w:rsid w:val="00845214"/>
    <w:rsid w:val="00847FF1"/>
    <w:rsid w:val="00851187"/>
    <w:rsid w:val="008515C2"/>
    <w:rsid w:val="00854D9F"/>
    <w:rsid w:val="00855B86"/>
    <w:rsid w:val="00855DEF"/>
    <w:rsid w:val="00856E71"/>
    <w:rsid w:val="00861041"/>
    <w:rsid w:val="008611EF"/>
    <w:rsid w:val="008614F9"/>
    <w:rsid w:val="00861807"/>
    <w:rsid w:val="00861B31"/>
    <w:rsid w:val="00861E57"/>
    <w:rsid w:val="0086377A"/>
    <w:rsid w:val="00866263"/>
    <w:rsid w:val="00866972"/>
    <w:rsid w:val="0087046E"/>
    <w:rsid w:val="008734BA"/>
    <w:rsid w:val="008851AE"/>
    <w:rsid w:val="00886463"/>
    <w:rsid w:val="00887AC2"/>
    <w:rsid w:val="008906AD"/>
    <w:rsid w:val="0089231F"/>
    <w:rsid w:val="00893D12"/>
    <w:rsid w:val="00894690"/>
    <w:rsid w:val="00894A40"/>
    <w:rsid w:val="008958B4"/>
    <w:rsid w:val="00895A37"/>
    <w:rsid w:val="00896A12"/>
    <w:rsid w:val="008972E8"/>
    <w:rsid w:val="008975E5"/>
    <w:rsid w:val="00897F3C"/>
    <w:rsid w:val="008A1090"/>
    <w:rsid w:val="008A23F7"/>
    <w:rsid w:val="008A3604"/>
    <w:rsid w:val="008A3683"/>
    <w:rsid w:val="008A3695"/>
    <w:rsid w:val="008A3FB2"/>
    <w:rsid w:val="008A5117"/>
    <w:rsid w:val="008B104D"/>
    <w:rsid w:val="008B2E07"/>
    <w:rsid w:val="008B5CBD"/>
    <w:rsid w:val="008B67F0"/>
    <w:rsid w:val="008B76F3"/>
    <w:rsid w:val="008C0F01"/>
    <w:rsid w:val="008C120B"/>
    <w:rsid w:val="008C1A07"/>
    <w:rsid w:val="008C24C5"/>
    <w:rsid w:val="008C3124"/>
    <w:rsid w:val="008C3BE1"/>
    <w:rsid w:val="008C5243"/>
    <w:rsid w:val="008C63AC"/>
    <w:rsid w:val="008C6A77"/>
    <w:rsid w:val="008C7906"/>
    <w:rsid w:val="008C7EA8"/>
    <w:rsid w:val="008D3BD3"/>
    <w:rsid w:val="008D50D1"/>
    <w:rsid w:val="008D6E0C"/>
    <w:rsid w:val="008D7376"/>
    <w:rsid w:val="008E18EB"/>
    <w:rsid w:val="008E1D58"/>
    <w:rsid w:val="008E2C57"/>
    <w:rsid w:val="008E3DE2"/>
    <w:rsid w:val="008E5040"/>
    <w:rsid w:val="008E72CD"/>
    <w:rsid w:val="008E72F7"/>
    <w:rsid w:val="008F21CC"/>
    <w:rsid w:val="008F2EF3"/>
    <w:rsid w:val="008F485D"/>
    <w:rsid w:val="008F6D55"/>
    <w:rsid w:val="00901184"/>
    <w:rsid w:val="00902010"/>
    <w:rsid w:val="00902395"/>
    <w:rsid w:val="0090303E"/>
    <w:rsid w:val="009030BC"/>
    <w:rsid w:val="009069CC"/>
    <w:rsid w:val="0090762A"/>
    <w:rsid w:val="00907B61"/>
    <w:rsid w:val="00911D11"/>
    <w:rsid w:val="00911D4B"/>
    <w:rsid w:val="0091419A"/>
    <w:rsid w:val="009147FD"/>
    <w:rsid w:val="00914A77"/>
    <w:rsid w:val="00916CB9"/>
    <w:rsid w:val="009202FA"/>
    <w:rsid w:val="009203FE"/>
    <w:rsid w:val="00921BB4"/>
    <w:rsid w:val="00922ACE"/>
    <w:rsid w:val="00923413"/>
    <w:rsid w:val="009248B5"/>
    <w:rsid w:val="009253D6"/>
    <w:rsid w:val="00932403"/>
    <w:rsid w:val="00933AE3"/>
    <w:rsid w:val="00935A99"/>
    <w:rsid w:val="00937147"/>
    <w:rsid w:val="00937970"/>
    <w:rsid w:val="00940057"/>
    <w:rsid w:val="009413C2"/>
    <w:rsid w:val="009444B0"/>
    <w:rsid w:val="0094606C"/>
    <w:rsid w:val="009476E9"/>
    <w:rsid w:val="00947DB9"/>
    <w:rsid w:val="00947E16"/>
    <w:rsid w:val="009506D7"/>
    <w:rsid w:val="009508BB"/>
    <w:rsid w:val="00951241"/>
    <w:rsid w:val="00951625"/>
    <w:rsid w:val="00952C9D"/>
    <w:rsid w:val="00953EA4"/>
    <w:rsid w:val="00955BEA"/>
    <w:rsid w:val="00955CD0"/>
    <w:rsid w:val="009600F2"/>
    <w:rsid w:val="00960558"/>
    <w:rsid w:val="0096076E"/>
    <w:rsid w:val="00960D73"/>
    <w:rsid w:val="00960F1A"/>
    <w:rsid w:val="009630BB"/>
    <w:rsid w:val="009634B6"/>
    <w:rsid w:val="00964577"/>
    <w:rsid w:val="00964D47"/>
    <w:rsid w:val="00965F4F"/>
    <w:rsid w:val="00966B8F"/>
    <w:rsid w:val="00970764"/>
    <w:rsid w:val="00971070"/>
    <w:rsid w:val="0097132E"/>
    <w:rsid w:val="00972082"/>
    <w:rsid w:val="00977FD9"/>
    <w:rsid w:val="00981B0F"/>
    <w:rsid w:val="00983BB3"/>
    <w:rsid w:val="00985981"/>
    <w:rsid w:val="009901C4"/>
    <w:rsid w:val="009919FF"/>
    <w:rsid w:val="00992E9E"/>
    <w:rsid w:val="00993385"/>
    <w:rsid w:val="009940D2"/>
    <w:rsid w:val="00994EF5"/>
    <w:rsid w:val="009A0401"/>
    <w:rsid w:val="009A4734"/>
    <w:rsid w:val="009A58A7"/>
    <w:rsid w:val="009A5DC5"/>
    <w:rsid w:val="009A5FF2"/>
    <w:rsid w:val="009A6333"/>
    <w:rsid w:val="009A6B8C"/>
    <w:rsid w:val="009B18A7"/>
    <w:rsid w:val="009B1B0F"/>
    <w:rsid w:val="009B1B22"/>
    <w:rsid w:val="009B22E6"/>
    <w:rsid w:val="009B31E7"/>
    <w:rsid w:val="009B497A"/>
    <w:rsid w:val="009B4A4E"/>
    <w:rsid w:val="009B50A9"/>
    <w:rsid w:val="009B6C34"/>
    <w:rsid w:val="009C316A"/>
    <w:rsid w:val="009C541F"/>
    <w:rsid w:val="009C5CD2"/>
    <w:rsid w:val="009C6320"/>
    <w:rsid w:val="009C6BD8"/>
    <w:rsid w:val="009C78DD"/>
    <w:rsid w:val="009D11DB"/>
    <w:rsid w:val="009D17A3"/>
    <w:rsid w:val="009D1A32"/>
    <w:rsid w:val="009D1F00"/>
    <w:rsid w:val="009D5B1B"/>
    <w:rsid w:val="009D5C91"/>
    <w:rsid w:val="009D680B"/>
    <w:rsid w:val="009D7BFC"/>
    <w:rsid w:val="009E0CAC"/>
    <w:rsid w:val="009E2460"/>
    <w:rsid w:val="009E28C8"/>
    <w:rsid w:val="009E3F45"/>
    <w:rsid w:val="009E4A3C"/>
    <w:rsid w:val="009E5FF0"/>
    <w:rsid w:val="009E61AF"/>
    <w:rsid w:val="009F14B3"/>
    <w:rsid w:val="009F26BF"/>
    <w:rsid w:val="009F3865"/>
    <w:rsid w:val="009F3ADF"/>
    <w:rsid w:val="009F3E60"/>
    <w:rsid w:val="009F49F1"/>
    <w:rsid w:val="009F4D65"/>
    <w:rsid w:val="009F5FBB"/>
    <w:rsid w:val="00A00D9C"/>
    <w:rsid w:val="00A01041"/>
    <w:rsid w:val="00A01BF5"/>
    <w:rsid w:val="00A01C69"/>
    <w:rsid w:val="00A06194"/>
    <w:rsid w:val="00A07135"/>
    <w:rsid w:val="00A117E0"/>
    <w:rsid w:val="00A118EA"/>
    <w:rsid w:val="00A16214"/>
    <w:rsid w:val="00A170F3"/>
    <w:rsid w:val="00A17F0E"/>
    <w:rsid w:val="00A21945"/>
    <w:rsid w:val="00A228A2"/>
    <w:rsid w:val="00A22B62"/>
    <w:rsid w:val="00A22DE4"/>
    <w:rsid w:val="00A23093"/>
    <w:rsid w:val="00A26B79"/>
    <w:rsid w:val="00A26E2D"/>
    <w:rsid w:val="00A273AE"/>
    <w:rsid w:val="00A3235E"/>
    <w:rsid w:val="00A323AF"/>
    <w:rsid w:val="00A32647"/>
    <w:rsid w:val="00A349CD"/>
    <w:rsid w:val="00A34D79"/>
    <w:rsid w:val="00A3543A"/>
    <w:rsid w:val="00A40717"/>
    <w:rsid w:val="00A429AF"/>
    <w:rsid w:val="00A42A86"/>
    <w:rsid w:val="00A451B4"/>
    <w:rsid w:val="00A46354"/>
    <w:rsid w:val="00A5022D"/>
    <w:rsid w:val="00A524C3"/>
    <w:rsid w:val="00A5451E"/>
    <w:rsid w:val="00A5469F"/>
    <w:rsid w:val="00A549BB"/>
    <w:rsid w:val="00A60BDB"/>
    <w:rsid w:val="00A61446"/>
    <w:rsid w:val="00A61643"/>
    <w:rsid w:val="00A63151"/>
    <w:rsid w:val="00A63B2B"/>
    <w:rsid w:val="00A63BD0"/>
    <w:rsid w:val="00A641BD"/>
    <w:rsid w:val="00A649E7"/>
    <w:rsid w:val="00A65CAF"/>
    <w:rsid w:val="00A6752F"/>
    <w:rsid w:val="00A67BAC"/>
    <w:rsid w:val="00A706DA"/>
    <w:rsid w:val="00A70E31"/>
    <w:rsid w:val="00A7281A"/>
    <w:rsid w:val="00A72973"/>
    <w:rsid w:val="00A74D0C"/>
    <w:rsid w:val="00A768C7"/>
    <w:rsid w:val="00A77DBA"/>
    <w:rsid w:val="00A77FE2"/>
    <w:rsid w:val="00A80098"/>
    <w:rsid w:val="00A80E36"/>
    <w:rsid w:val="00A81F61"/>
    <w:rsid w:val="00A82006"/>
    <w:rsid w:val="00A8487F"/>
    <w:rsid w:val="00A85E92"/>
    <w:rsid w:val="00A866D4"/>
    <w:rsid w:val="00A90626"/>
    <w:rsid w:val="00A90D9A"/>
    <w:rsid w:val="00A925A2"/>
    <w:rsid w:val="00A967A9"/>
    <w:rsid w:val="00A96A07"/>
    <w:rsid w:val="00A9763A"/>
    <w:rsid w:val="00AA1047"/>
    <w:rsid w:val="00AA1F1F"/>
    <w:rsid w:val="00AA200D"/>
    <w:rsid w:val="00AA34B7"/>
    <w:rsid w:val="00AA35CC"/>
    <w:rsid w:val="00AA38CD"/>
    <w:rsid w:val="00AA630E"/>
    <w:rsid w:val="00AA6945"/>
    <w:rsid w:val="00AA6FA1"/>
    <w:rsid w:val="00AA7195"/>
    <w:rsid w:val="00AA7DE6"/>
    <w:rsid w:val="00AB3E0C"/>
    <w:rsid w:val="00AB5652"/>
    <w:rsid w:val="00AB57DF"/>
    <w:rsid w:val="00AB5C0D"/>
    <w:rsid w:val="00AB72C9"/>
    <w:rsid w:val="00AB72F6"/>
    <w:rsid w:val="00AB778F"/>
    <w:rsid w:val="00AC1F6E"/>
    <w:rsid w:val="00AC406E"/>
    <w:rsid w:val="00AC4560"/>
    <w:rsid w:val="00AC5330"/>
    <w:rsid w:val="00AC6770"/>
    <w:rsid w:val="00AD023B"/>
    <w:rsid w:val="00AD07C5"/>
    <w:rsid w:val="00AD1F85"/>
    <w:rsid w:val="00AD297B"/>
    <w:rsid w:val="00AD4F39"/>
    <w:rsid w:val="00AD6BB5"/>
    <w:rsid w:val="00AD75C1"/>
    <w:rsid w:val="00AD7B90"/>
    <w:rsid w:val="00AE18B9"/>
    <w:rsid w:val="00AE1BFD"/>
    <w:rsid w:val="00AE346A"/>
    <w:rsid w:val="00AE4879"/>
    <w:rsid w:val="00AE4AFD"/>
    <w:rsid w:val="00AE4E05"/>
    <w:rsid w:val="00AE54FA"/>
    <w:rsid w:val="00AE62A5"/>
    <w:rsid w:val="00AE7902"/>
    <w:rsid w:val="00AF0B8F"/>
    <w:rsid w:val="00AF4E94"/>
    <w:rsid w:val="00AF6347"/>
    <w:rsid w:val="00AF68A1"/>
    <w:rsid w:val="00AF702E"/>
    <w:rsid w:val="00AF72B0"/>
    <w:rsid w:val="00B01205"/>
    <w:rsid w:val="00B027AC"/>
    <w:rsid w:val="00B055F0"/>
    <w:rsid w:val="00B05AC3"/>
    <w:rsid w:val="00B05C62"/>
    <w:rsid w:val="00B05E51"/>
    <w:rsid w:val="00B05ECE"/>
    <w:rsid w:val="00B06008"/>
    <w:rsid w:val="00B11A0A"/>
    <w:rsid w:val="00B13450"/>
    <w:rsid w:val="00B150D9"/>
    <w:rsid w:val="00B16291"/>
    <w:rsid w:val="00B16967"/>
    <w:rsid w:val="00B20838"/>
    <w:rsid w:val="00B23106"/>
    <w:rsid w:val="00B239A5"/>
    <w:rsid w:val="00B26830"/>
    <w:rsid w:val="00B26A06"/>
    <w:rsid w:val="00B26B97"/>
    <w:rsid w:val="00B272C5"/>
    <w:rsid w:val="00B27832"/>
    <w:rsid w:val="00B278DD"/>
    <w:rsid w:val="00B30600"/>
    <w:rsid w:val="00B3086A"/>
    <w:rsid w:val="00B30FA2"/>
    <w:rsid w:val="00B33D78"/>
    <w:rsid w:val="00B33DEA"/>
    <w:rsid w:val="00B34FBC"/>
    <w:rsid w:val="00B36B76"/>
    <w:rsid w:val="00B409A9"/>
    <w:rsid w:val="00B40E73"/>
    <w:rsid w:val="00B412AA"/>
    <w:rsid w:val="00B414DA"/>
    <w:rsid w:val="00B4336F"/>
    <w:rsid w:val="00B4518D"/>
    <w:rsid w:val="00B47749"/>
    <w:rsid w:val="00B47F39"/>
    <w:rsid w:val="00B5188F"/>
    <w:rsid w:val="00B52ABC"/>
    <w:rsid w:val="00B537BA"/>
    <w:rsid w:val="00B54095"/>
    <w:rsid w:val="00B5639D"/>
    <w:rsid w:val="00B563D7"/>
    <w:rsid w:val="00B5691D"/>
    <w:rsid w:val="00B56A19"/>
    <w:rsid w:val="00B61DA9"/>
    <w:rsid w:val="00B61E48"/>
    <w:rsid w:val="00B61F26"/>
    <w:rsid w:val="00B62EED"/>
    <w:rsid w:val="00B6536D"/>
    <w:rsid w:val="00B659B8"/>
    <w:rsid w:val="00B65A66"/>
    <w:rsid w:val="00B67903"/>
    <w:rsid w:val="00B71678"/>
    <w:rsid w:val="00B73B80"/>
    <w:rsid w:val="00B749D4"/>
    <w:rsid w:val="00B7533C"/>
    <w:rsid w:val="00B76961"/>
    <w:rsid w:val="00B801C7"/>
    <w:rsid w:val="00B80EAF"/>
    <w:rsid w:val="00B82669"/>
    <w:rsid w:val="00B83C2A"/>
    <w:rsid w:val="00B845ED"/>
    <w:rsid w:val="00B853FC"/>
    <w:rsid w:val="00B85E31"/>
    <w:rsid w:val="00B87958"/>
    <w:rsid w:val="00B87B7E"/>
    <w:rsid w:val="00B9011A"/>
    <w:rsid w:val="00B94561"/>
    <w:rsid w:val="00B947B7"/>
    <w:rsid w:val="00B96D29"/>
    <w:rsid w:val="00B970B8"/>
    <w:rsid w:val="00BA06E7"/>
    <w:rsid w:val="00BA08AD"/>
    <w:rsid w:val="00BA16E6"/>
    <w:rsid w:val="00BA17D4"/>
    <w:rsid w:val="00BA30D6"/>
    <w:rsid w:val="00BA41CB"/>
    <w:rsid w:val="00BA4343"/>
    <w:rsid w:val="00BA586B"/>
    <w:rsid w:val="00BA731C"/>
    <w:rsid w:val="00BA771B"/>
    <w:rsid w:val="00BA7EB0"/>
    <w:rsid w:val="00BB123E"/>
    <w:rsid w:val="00BB215A"/>
    <w:rsid w:val="00BB29E3"/>
    <w:rsid w:val="00BB2F49"/>
    <w:rsid w:val="00BB38B5"/>
    <w:rsid w:val="00BB3928"/>
    <w:rsid w:val="00BB397E"/>
    <w:rsid w:val="00BB4B4D"/>
    <w:rsid w:val="00BB6548"/>
    <w:rsid w:val="00BC487B"/>
    <w:rsid w:val="00BC512C"/>
    <w:rsid w:val="00BC5639"/>
    <w:rsid w:val="00BD0321"/>
    <w:rsid w:val="00BD1198"/>
    <w:rsid w:val="00BD34AE"/>
    <w:rsid w:val="00BD36EA"/>
    <w:rsid w:val="00BD482B"/>
    <w:rsid w:val="00BD4FD8"/>
    <w:rsid w:val="00BD6C75"/>
    <w:rsid w:val="00BD71B1"/>
    <w:rsid w:val="00BE35A1"/>
    <w:rsid w:val="00BE3F6F"/>
    <w:rsid w:val="00BE4311"/>
    <w:rsid w:val="00BE464B"/>
    <w:rsid w:val="00BE527A"/>
    <w:rsid w:val="00BE651C"/>
    <w:rsid w:val="00BE73C3"/>
    <w:rsid w:val="00BF0A32"/>
    <w:rsid w:val="00BF1650"/>
    <w:rsid w:val="00BF3F08"/>
    <w:rsid w:val="00BF4315"/>
    <w:rsid w:val="00BF46FA"/>
    <w:rsid w:val="00BF51EF"/>
    <w:rsid w:val="00BF5F47"/>
    <w:rsid w:val="00BF5FF3"/>
    <w:rsid w:val="00BF7C4B"/>
    <w:rsid w:val="00C005F2"/>
    <w:rsid w:val="00C01229"/>
    <w:rsid w:val="00C027D8"/>
    <w:rsid w:val="00C0394A"/>
    <w:rsid w:val="00C044B6"/>
    <w:rsid w:val="00C04C2A"/>
    <w:rsid w:val="00C069F6"/>
    <w:rsid w:val="00C06A38"/>
    <w:rsid w:val="00C07CEB"/>
    <w:rsid w:val="00C14243"/>
    <w:rsid w:val="00C16947"/>
    <w:rsid w:val="00C169D5"/>
    <w:rsid w:val="00C17796"/>
    <w:rsid w:val="00C20F2A"/>
    <w:rsid w:val="00C224C9"/>
    <w:rsid w:val="00C24DC0"/>
    <w:rsid w:val="00C25959"/>
    <w:rsid w:val="00C25E1F"/>
    <w:rsid w:val="00C268E0"/>
    <w:rsid w:val="00C26B07"/>
    <w:rsid w:val="00C2713D"/>
    <w:rsid w:val="00C27DF2"/>
    <w:rsid w:val="00C306E9"/>
    <w:rsid w:val="00C33782"/>
    <w:rsid w:val="00C33B67"/>
    <w:rsid w:val="00C33F33"/>
    <w:rsid w:val="00C354B6"/>
    <w:rsid w:val="00C35D59"/>
    <w:rsid w:val="00C35F09"/>
    <w:rsid w:val="00C36CDA"/>
    <w:rsid w:val="00C373CC"/>
    <w:rsid w:val="00C407C1"/>
    <w:rsid w:val="00C41FE7"/>
    <w:rsid w:val="00C4324B"/>
    <w:rsid w:val="00C43D56"/>
    <w:rsid w:val="00C43EDF"/>
    <w:rsid w:val="00C449C4"/>
    <w:rsid w:val="00C44B9A"/>
    <w:rsid w:val="00C4505A"/>
    <w:rsid w:val="00C45210"/>
    <w:rsid w:val="00C460D5"/>
    <w:rsid w:val="00C46A85"/>
    <w:rsid w:val="00C4750D"/>
    <w:rsid w:val="00C50EFC"/>
    <w:rsid w:val="00C53855"/>
    <w:rsid w:val="00C53EB2"/>
    <w:rsid w:val="00C542F2"/>
    <w:rsid w:val="00C54C13"/>
    <w:rsid w:val="00C56B3E"/>
    <w:rsid w:val="00C60D60"/>
    <w:rsid w:val="00C617EB"/>
    <w:rsid w:val="00C62202"/>
    <w:rsid w:val="00C62365"/>
    <w:rsid w:val="00C62BE3"/>
    <w:rsid w:val="00C634E8"/>
    <w:rsid w:val="00C64D6F"/>
    <w:rsid w:val="00C66A7A"/>
    <w:rsid w:val="00C701E5"/>
    <w:rsid w:val="00C74232"/>
    <w:rsid w:val="00C77835"/>
    <w:rsid w:val="00C77898"/>
    <w:rsid w:val="00C81855"/>
    <w:rsid w:val="00C81FB9"/>
    <w:rsid w:val="00C839B0"/>
    <w:rsid w:val="00C83E16"/>
    <w:rsid w:val="00C86B3A"/>
    <w:rsid w:val="00C8728E"/>
    <w:rsid w:val="00C906A5"/>
    <w:rsid w:val="00C91D4D"/>
    <w:rsid w:val="00C9350B"/>
    <w:rsid w:val="00C94081"/>
    <w:rsid w:val="00C95EE6"/>
    <w:rsid w:val="00C95F05"/>
    <w:rsid w:val="00C97215"/>
    <w:rsid w:val="00CA0523"/>
    <w:rsid w:val="00CA1A32"/>
    <w:rsid w:val="00CA1E63"/>
    <w:rsid w:val="00CA2E15"/>
    <w:rsid w:val="00CA3DBA"/>
    <w:rsid w:val="00CA3FC9"/>
    <w:rsid w:val="00CA4142"/>
    <w:rsid w:val="00CA561A"/>
    <w:rsid w:val="00CA5708"/>
    <w:rsid w:val="00CA6C8B"/>
    <w:rsid w:val="00CA76A3"/>
    <w:rsid w:val="00CB1600"/>
    <w:rsid w:val="00CB2A22"/>
    <w:rsid w:val="00CB30B3"/>
    <w:rsid w:val="00CB3783"/>
    <w:rsid w:val="00CB40CD"/>
    <w:rsid w:val="00CB5D64"/>
    <w:rsid w:val="00CB6621"/>
    <w:rsid w:val="00CC03E4"/>
    <w:rsid w:val="00CC3C68"/>
    <w:rsid w:val="00CC5440"/>
    <w:rsid w:val="00CC663A"/>
    <w:rsid w:val="00CC7D5A"/>
    <w:rsid w:val="00CD131F"/>
    <w:rsid w:val="00CD13E9"/>
    <w:rsid w:val="00CD1F97"/>
    <w:rsid w:val="00CD24F8"/>
    <w:rsid w:val="00CD2CE1"/>
    <w:rsid w:val="00CD3A37"/>
    <w:rsid w:val="00CD40A3"/>
    <w:rsid w:val="00CD47DE"/>
    <w:rsid w:val="00CD4D21"/>
    <w:rsid w:val="00CD5BFC"/>
    <w:rsid w:val="00CD5C85"/>
    <w:rsid w:val="00CD7842"/>
    <w:rsid w:val="00CE011B"/>
    <w:rsid w:val="00CE0554"/>
    <w:rsid w:val="00CE07BE"/>
    <w:rsid w:val="00CE0895"/>
    <w:rsid w:val="00CE10B0"/>
    <w:rsid w:val="00CE2A44"/>
    <w:rsid w:val="00CE3915"/>
    <w:rsid w:val="00CF0178"/>
    <w:rsid w:val="00CF2EC7"/>
    <w:rsid w:val="00CF4011"/>
    <w:rsid w:val="00CF528C"/>
    <w:rsid w:val="00CF7F1D"/>
    <w:rsid w:val="00D00A60"/>
    <w:rsid w:val="00D013E3"/>
    <w:rsid w:val="00D01D3D"/>
    <w:rsid w:val="00D05509"/>
    <w:rsid w:val="00D06800"/>
    <w:rsid w:val="00D10F0A"/>
    <w:rsid w:val="00D11EF5"/>
    <w:rsid w:val="00D22917"/>
    <w:rsid w:val="00D23B08"/>
    <w:rsid w:val="00D2669A"/>
    <w:rsid w:val="00D31273"/>
    <w:rsid w:val="00D31DF2"/>
    <w:rsid w:val="00D33A39"/>
    <w:rsid w:val="00D3632A"/>
    <w:rsid w:val="00D363AB"/>
    <w:rsid w:val="00D37CA8"/>
    <w:rsid w:val="00D4092D"/>
    <w:rsid w:val="00D42AC9"/>
    <w:rsid w:val="00D430F0"/>
    <w:rsid w:val="00D44888"/>
    <w:rsid w:val="00D461EC"/>
    <w:rsid w:val="00D470ED"/>
    <w:rsid w:val="00D47913"/>
    <w:rsid w:val="00D50B30"/>
    <w:rsid w:val="00D52F13"/>
    <w:rsid w:val="00D5390F"/>
    <w:rsid w:val="00D53911"/>
    <w:rsid w:val="00D53D4C"/>
    <w:rsid w:val="00D547D4"/>
    <w:rsid w:val="00D577AF"/>
    <w:rsid w:val="00D61755"/>
    <w:rsid w:val="00D61824"/>
    <w:rsid w:val="00D6410C"/>
    <w:rsid w:val="00D64482"/>
    <w:rsid w:val="00D65A4A"/>
    <w:rsid w:val="00D65B33"/>
    <w:rsid w:val="00D6616B"/>
    <w:rsid w:val="00D66863"/>
    <w:rsid w:val="00D66BE9"/>
    <w:rsid w:val="00D66DA3"/>
    <w:rsid w:val="00D73BF3"/>
    <w:rsid w:val="00D74729"/>
    <w:rsid w:val="00D747AC"/>
    <w:rsid w:val="00D75217"/>
    <w:rsid w:val="00D755C8"/>
    <w:rsid w:val="00D76587"/>
    <w:rsid w:val="00D766FF"/>
    <w:rsid w:val="00D80A46"/>
    <w:rsid w:val="00D812FA"/>
    <w:rsid w:val="00D82A89"/>
    <w:rsid w:val="00D82CAD"/>
    <w:rsid w:val="00D83BC9"/>
    <w:rsid w:val="00D84833"/>
    <w:rsid w:val="00D865D4"/>
    <w:rsid w:val="00D86A13"/>
    <w:rsid w:val="00D878BE"/>
    <w:rsid w:val="00D902ED"/>
    <w:rsid w:val="00D9124F"/>
    <w:rsid w:val="00D926F5"/>
    <w:rsid w:val="00D9550A"/>
    <w:rsid w:val="00D9593A"/>
    <w:rsid w:val="00D9597E"/>
    <w:rsid w:val="00D9639E"/>
    <w:rsid w:val="00D96600"/>
    <w:rsid w:val="00D96AF5"/>
    <w:rsid w:val="00DA0566"/>
    <w:rsid w:val="00DA05FC"/>
    <w:rsid w:val="00DA2E00"/>
    <w:rsid w:val="00DA367A"/>
    <w:rsid w:val="00DA3750"/>
    <w:rsid w:val="00DA394B"/>
    <w:rsid w:val="00DA4544"/>
    <w:rsid w:val="00DA524B"/>
    <w:rsid w:val="00DA5543"/>
    <w:rsid w:val="00DA5E47"/>
    <w:rsid w:val="00DA724C"/>
    <w:rsid w:val="00DB03F4"/>
    <w:rsid w:val="00DB1AA1"/>
    <w:rsid w:val="00DB25E6"/>
    <w:rsid w:val="00DB5155"/>
    <w:rsid w:val="00DB5638"/>
    <w:rsid w:val="00DB7250"/>
    <w:rsid w:val="00DB7F45"/>
    <w:rsid w:val="00DC0080"/>
    <w:rsid w:val="00DC18C9"/>
    <w:rsid w:val="00DC1A3F"/>
    <w:rsid w:val="00DC3038"/>
    <w:rsid w:val="00DC3DEB"/>
    <w:rsid w:val="00DC462A"/>
    <w:rsid w:val="00DC58D3"/>
    <w:rsid w:val="00DC688F"/>
    <w:rsid w:val="00DC7D58"/>
    <w:rsid w:val="00DD20F1"/>
    <w:rsid w:val="00DD48FC"/>
    <w:rsid w:val="00DD5A7E"/>
    <w:rsid w:val="00DD6725"/>
    <w:rsid w:val="00DD6732"/>
    <w:rsid w:val="00DD698F"/>
    <w:rsid w:val="00DD753D"/>
    <w:rsid w:val="00DD7AF0"/>
    <w:rsid w:val="00DE147F"/>
    <w:rsid w:val="00DE177C"/>
    <w:rsid w:val="00DE233D"/>
    <w:rsid w:val="00DE28BB"/>
    <w:rsid w:val="00DE4187"/>
    <w:rsid w:val="00DE4318"/>
    <w:rsid w:val="00DE5245"/>
    <w:rsid w:val="00DE6F42"/>
    <w:rsid w:val="00DF0503"/>
    <w:rsid w:val="00DF7BD4"/>
    <w:rsid w:val="00E01253"/>
    <w:rsid w:val="00E022F2"/>
    <w:rsid w:val="00E0499D"/>
    <w:rsid w:val="00E05DFD"/>
    <w:rsid w:val="00E072C9"/>
    <w:rsid w:val="00E1198F"/>
    <w:rsid w:val="00E1217D"/>
    <w:rsid w:val="00E1273E"/>
    <w:rsid w:val="00E137AA"/>
    <w:rsid w:val="00E142C0"/>
    <w:rsid w:val="00E14C50"/>
    <w:rsid w:val="00E17913"/>
    <w:rsid w:val="00E21F85"/>
    <w:rsid w:val="00E23456"/>
    <w:rsid w:val="00E23EDA"/>
    <w:rsid w:val="00E245C1"/>
    <w:rsid w:val="00E27126"/>
    <w:rsid w:val="00E27FE2"/>
    <w:rsid w:val="00E33161"/>
    <w:rsid w:val="00E34848"/>
    <w:rsid w:val="00E35444"/>
    <w:rsid w:val="00E3654A"/>
    <w:rsid w:val="00E36640"/>
    <w:rsid w:val="00E36B71"/>
    <w:rsid w:val="00E409F0"/>
    <w:rsid w:val="00E4539A"/>
    <w:rsid w:val="00E506B1"/>
    <w:rsid w:val="00E51E47"/>
    <w:rsid w:val="00E533C2"/>
    <w:rsid w:val="00E536B1"/>
    <w:rsid w:val="00E60161"/>
    <w:rsid w:val="00E64F34"/>
    <w:rsid w:val="00E65DE6"/>
    <w:rsid w:val="00E6683F"/>
    <w:rsid w:val="00E67F8D"/>
    <w:rsid w:val="00E71AD9"/>
    <w:rsid w:val="00E728AD"/>
    <w:rsid w:val="00E73077"/>
    <w:rsid w:val="00E77332"/>
    <w:rsid w:val="00E83A26"/>
    <w:rsid w:val="00E84EA5"/>
    <w:rsid w:val="00E87175"/>
    <w:rsid w:val="00E904EE"/>
    <w:rsid w:val="00E93042"/>
    <w:rsid w:val="00E935B7"/>
    <w:rsid w:val="00E94914"/>
    <w:rsid w:val="00E94BB8"/>
    <w:rsid w:val="00E951D7"/>
    <w:rsid w:val="00E9783B"/>
    <w:rsid w:val="00EA081F"/>
    <w:rsid w:val="00EA3910"/>
    <w:rsid w:val="00EA3CEA"/>
    <w:rsid w:val="00EA466E"/>
    <w:rsid w:val="00EA5526"/>
    <w:rsid w:val="00EA688C"/>
    <w:rsid w:val="00EB0D85"/>
    <w:rsid w:val="00EB2A63"/>
    <w:rsid w:val="00EB61AB"/>
    <w:rsid w:val="00EB73EF"/>
    <w:rsid w:val="00EC1BB8"/>
    <w:rsid w:val="00EC5EEF"/>
    <w:rsid w:val="00EC6F92"/>
    <w:rsid w:val="00ED07F7"/>
    <w:rsid w:val="00ED1943"/>
    <w:rsid w:val="00ED2CF1"/>
    <w:rsid w:val="00ED320E"/>
    <w:rsid w:val="00ED595F"/>
    <w:rsid w:val="00ED5C18"/>
    <w:rsid w:val="00ED5EDB"/>
    <w:rsid w:val="00ED6FA5"/>
    <w:rsid w:val="00ED704C"/>
    <w:rsid w:val="00EE1597"/>
    <w:rsid w:val="00EE17D2"/>
    <w:rsid w:val="00EE48A6"/>
    <w:rsid w:val="00EE5E71"/>
    <w:rsid w:val="00EE5F10"/>
    <w:rsid w:val="00EE6DF4"/>
    <w:rsid w:val="00EF1094"/>
    <w:rsid w:val="00EF33E2"/>
    <w:rsid w:val="00EF4E37"/>
    <w:rsid w:val="00F0292B"/>
    <w:rsid w:val="00F02946"/>
    <w:rsid w:val="00F0413E"/>
    <w:rsid w:val="00F0436C"/>
    <w:rsid w:val="00F04A74"/>
    <w:rsid w:val="00F050F5"/>
    <w:rsid w:val="00F052A8"/>
    <w:rsid w:val="00F05F8B"/>
    <w:rsid w:val="00F06910"/>
    <w:rsid w:val="00F06938"/>
    <w:rsid w:val="00F06A36"/>
    <w:rsid w:val="00F11A32"/>
    <w:rsid w:val="00F12323"/>
    <w:rsid w:val="00F137FA"/>
    <w:rsid w:val="00F15145"/>
    <w:rsid w:val="00F153AF"/>
    <w:rsid w:val="00F153FF"/>
    <w:rsid w:val="00F15B9F"/>
    <w:rsid w:val="00F15C1B"/>
    <w:rsid w:val="00F16650"/>
    <w:rsid w:val="00F1756A"/>
    <w:rsid w:val="00F17F2D"/>
    <w:rsid w:val="00F2057D"/>
    <w:rsid w:val="00F20718"/>
    <w:rsid w:val="00F21555"/>
    <w:rsid w:val="00F2223B"/>
    <w:rsid w:val="00F2737D"/>
    <w:rsid w:val="00F30CB5"/>
    <w:rsid w:val="00F320CE"/>
    <w:rsid w:val="00F33DD9"/>
    <w:rsid w:val="00F34319"/>
    <w:rsid w:val="00F35FD1"/>
    <w:rsid w:val="00F3659F"/>
    <w:rsid w:val="00F36922"/>
    <w:rsid w:val="00F40D71"/>
    <w:rsid w:val="00F43756"/>
    <w:rsid w:val="00F43EB0"/>
    <w:rsid w:val="00F44DF7"/>
    <w:rsid w:val="00F455A3"/>
    <w:rsid w:val="00F46760"/>
    <w:rsid w:val="00F51DF5"/>
    <w:rsid w:val="00F51F56"/>
    <w:rsid w:val="00F57405"/>
    <w:rsid w:val="00F5765B"/>
    <w:rsid w:val="00F57F4A"/>
    <w:rsid w:val="00F61E61"/>
    <w:rsid w:val="00F648ED"/>
    <w:rsid w:val="00F64C65"/>
    <w:rsid w:val="00F64F63"/>
    <w:rsid w:val="00F653B7"/>
    <w:rsid w:val="00F663FF"/>
    <w:rsid w:val="00F66B40"/>
    <w:rsid w:val="00F66F55"/>
    <w:rsid w:val="00F676EA"/>
    <w:rsid w:val="00F70772"/>
    <w:rsid w:val="00F719C4"/>
    <w:rsid w:val="00F71BBA"/>
    <w:rsid w:val="00F7291A"/>
    <w:rsid w:val="00F72DE7"/>
    <w:rsid w:val="00F7325F"/>
    <w:rsid w:val="00F748DB"/>
    <w:rsid w:val="00F758FC"/>
    <w:rsid w:val="00F75A31"/>
    <w:rsid w:val="00F813FC"/>
    <w:rsid w:val="00F816D6"/>
    <w:rsid w:val="00F81744"/>
    <w:rsid w:val="00F8377B"/>
    <w:rsid w:val="00F8407F"/>
    <w:rsid w:val="00F840E3"/>
    <w:rsid w:val="00F84922"/>
    <w:rsid w:val="00F84BA0"/>
    <w:rsid w:val="00F85991"/>
    <w:rsid w:val="00F86D80"/>
    <w:rsid w:val="00F90E3C"/>
    <w:rsid w:val="00F92388"/>
    <w:rsid w:val="00F924B2"/>
    <w:rsid w:val="00F94E91"/>
    <w:rsid w:val="00F9572B"/>
    <w:rsid w:val="00F9625B"/>
    <w:rsid w:val="00FA1AA2"/>
    <w:rsid w:val="00FA3496"/>
    <w:rsid w:val="00FA4061"/>
    <w:rsid w:val="00FB1390"/>
    <w:rsid w:val="00FB63FD"/>
    <w:rsid w:val="00FB65C1"/>
    <w:rsid w:val="00FC0C00"/>
    <w:rsid w:val="00FC1BB8"/>
    <w:rsid w:val="00FC4F05"/>
    <w:rsid w:val="00FC4FDF"/>
    <w:rsid w:val="00FC518E"/>
    <w:rsid w:val="00FC613E"/>
    <w:rsid w:val="00FC72C8"/>
    <w:rsid w:val="00FD32FC"/>
    <w:rsid w:val="00FD3C69"/>
    <w:rsid w:val="00FD40CF"/>
    <w:rsid w:val="00FD4CFC"/>
    <w:rsid w:val="00FD67C5"/>
    <w:rsid w:val="00FE1CCD"/>
    <w:rsid w:val="00FE1ED3"/>
    <w:rsid w:val="00FE22E4"/>
    <w:rsid w:val="00FE35D5"/>
    <w:rsid w:val="00FE4BF7"/>
    <w:rsid w:val="00FE5FE3"/>
    <w:rsid w:val="00FE7734"/>
    <w:rsid w:val="00FF090F"/>
    <w:rsid w:val="00FF0B83"/>
    <w:rsid w:val="00FF1563"/>
    <w:rsid w:val="00FF18AA"/>
    <w:rsid w:val="00FF1EFC"/>
    <w:rsid w:val="00FF2BC5"/>
    <w:rsid w:val="00FF3F8A"/>
    <w:rsid w:val="00FF5928"/>
    <w:rsid w:val="00FF64FE"/>
    <w:rsid w:val="7882D6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6CBDE"/>
  <w15:chartTrackingRefBased/>
  <w15:docId w15:val="{7B559073-D6C8-7B4E-8219-E7D219528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bCs/>
        <w:color w:val="000000" w:themeColor="text1"/>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4B7"/>
    <w:rPr>
      <w:rFonts w:ascii="Times New Roman" w:eastAsia="Times New Roman" w:hAnsi="Times New Roman"/>
      <w:bCs w:val="0"/>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msonormal"/>
    <w:basedOn w:val="Normal"/>
    <w:rsid w:val="00002309"/>
    <w:pPr>
      <w:spacing w:before="100" w:beforeAutospacing="1" w:after="100" w:afterAutospacing="1"/>
    </w:pPr>
    <w:rPr>
      <w:bCs/>
    </w:rPr>
  </w:style>
  <w:style w:type="paragraph" w:styleId="NormalWeb">
    <w:name w:val="Normal (Web)"/>
    <w:basedOn w:val="Normal"/>
    <w:uiPriority w:val="99"/>
    <w:unhideWhenUsed/>
    <w:rsid w:val="00002309"/>
    <w:pPr>
      <w:spacing w:before="100" w:beforeAutospacing="1" w:after="100" w:afterAutospacing="1"/>
    </w:pPr>
    <w:rPr>
      <w:bCs/>
    </w:rPr>
  </w:style>
  <w:style w:type="character" w:styleId="Strong">
    <w:name w:val="Strong"/>
    <w:basedOn w:val="DefaultParagraphFont"/>
    <w:uiPriority w:val="22"/>
    <w:qFormat/>
    <w:rsid w:val="00002309"/>
    <w:rPr>
      <w:b/>
      <w:bCs w:val="0"/>
    </w:rPr>
  </w:style>
  <w:style w:type="paragraph" w:styleId="ListParagraph">
    <w:name w:val="List Paragraph"/>
    <w:basedOn w:val="Normal"/>
    <w:uiPriority w:val="34"/>
    <w:qFormat/>
    <w:rsid w:val="00BA586B"/>
    <w:pPr>
      <w:ind w:left="720"/>
      <w:contextualSpacing/>
    </w:pPr>
  </w:style>
  <w:style w:type="character" w:styleId="Hyperlink">
    <w:name w:val="Hyperlink"/>
    <w:basedOn w:val="DefaultParagraphFont"/>
    <w:uiPriority w:val="99"/>
    <w:unhideWhenUsed/>
    <w:rsid w:val="00342266"/>
    <w:rPr>
      <w:color w:val="0563C1" w:themeColor="hyperlink"/>
      <w:u w:val="single"/>
    </w:rPr>
  </w:style>
  <w:style w:type="character" w:styleId="UnresolvedMention">
    <w:name w:val="Unresolved Mention"/>
    <w:basedOn w:val="DefaultParagraphFont"/>
    <w:uiPriority w:val="99"/>
    <w:semiHidden/>
    <w:unhideWhenUsed/>
    <w:rsid w:val="00342266"/>
    <w:rPr>
      <w:color w:val="605E5C"/>
      <w:shd w:val="clear" w:color="auto" w:fill="E1DFDD"/>
    </w:rPr>
  </w:style>
  <w:style w:type="table" w:styleId="TableGrid">
    <w:name w:val="Table Grid"/>
    <w:basedOn w:val="TableNormal"/>
    <w:uiPriority w:val="39"/>
    <w:rsid w:val="006E1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120B"/>
    <w:pPr>
      <w:spacing w:after="200"/>
    </w:pPr>
    <w:rPr>
      <w:i/>
      <w:iCs/>
      <w:color w:val="44546A" w:themeColor="text2"/>
      <w:sz w:val="18"/>
      <w:szCs w:val="18"/>
    </w:rPr>
  </w:style>
  <w:style w:type="character" w:styleId="Emphasis">
    <w:name w:val="Emphasis"/>
    <w:basedOn w:val="DefaultParagraphFont"/>
    <w:uiPriority w:val="20"/>
    <w:qFormat/>
    <w:rsid w:val="008C63AC"/>
    <w:rPr>
      <w:i/>
      <w:iCs/>
    </w:rPr>
  </w:style>
  <w:style w:type="character" w:styleId="CommentReference">
    <w:name w:val="annotation reference"/>
    <w:basedOn w:val="DefaultParagraphFont"/>
    <w:uiPriority w:val="99"/>
    <w:semiHidden/>
    <w:unhideWhenUsed/>
    <w:rsid w:val="00E3654A"/>
    <w:rPr>
      <w:sz w:val="16"/>
      <w:szCs w:val="16"/>
    </w:rPr>
  </w:style>
  <w:style w:type="paragraph" w:styleId="CommentText">
    <w:name w:val="annotation text"/>
    <w:basedOn w:val="Normal"/>
    <w:link w:val="CommentTextChar"/>
    <w:uiPriority w:val="99"/>
    <w:semiHidden/>
    <w:unhideWhenUsed/>
    <w:rsid w:val="00E3654A"/>
    <w:rPr>
      <w:sz w:val="20"/>
      <w:szCs w:val="20"/>
    </w:rPr>
  </w:style>
  <w:style w:type="character" w:customStyle="1" w:styleId="CommentTextChar">
    <w:name w:val="Comment Text Char"/>
    <w:basedOn w:val="DefaultParagraphFont"/>
    <w:link w:val="CommentText"/>
    <w:uiPriority w:val="99"/>
    <w:semiHidden/>
    <w:rsid w:val="00E3654A"/>
    <w:rPr>
      <w:rFonts w:ascii="Times New Roman" w:eastAsia="Times New Roman" w:hAnsi="Times New Roman"/>
      <w:bCs w:val="0"/>
      <w:color w:val="auto"/>
      <w:sz w:val="20"/>
      <w:szCs w:val="20"/>
    </w:rPr>
  </w:style>
  <w:style w:type="paragraph" w:styleId="CommentSubject">
    <w:name w:val="annotation subject"/>
    <w:basedOn w:val="CommentText"/>
    <w:next w:val="CommentText"/>
    <w:link w:val="CommentSubjectChar"/>
    <w:uiPriority w:val="99"/>
    <w:semiHidden/>
    <w:unhideWhenUsed/>
    <w:rsid w:val="00E3654A"/>
    <w:rPr>
      <w:b/>
      <w:bCs/>
    </w:rPr>
  </w:style>
  <w:style w:type="character" w:customStyle="1" w:styleId="CommentSubjectChar">
    <w:name w:val="Comment Subject Char"/>
    <w:basedOn w:val="CommentTextChar"/>
    <w:link w:val="CommentSubject"/>
    <w:uiPriority w:val="99"/>
    <w:semiHidden/>
    <w:rsid w:val="00E3654A"/>
    <w:rPr>
      <w:rFonts w:ascii="Times New Roman" w:eastAsia="Times New Roman" w:hAnsi="Times New Roman"/>
      <w:b/>
      <w:bCs/>
      <w:color w:val="auto"/>
      <w:sz w:val="20"/>
      <w:szCs w:val="20"/>
    </w:rPr>
  </w:style>
  <w:style w:type="paragraph" w:styleId="Revision">
    <w:name w:val="Revision"/>
    <w:hidden/>
    <w:uiPriority w:val="99"/>
    <w:semiHidden/>
    <w:rsid w:val="00B33D78"/>
    <w:rPr>
      <w:rFonts w:ascii="Times New Roman" w:eastAsia="Times New Roman" w:hAnsi="Times New Roman"/>
      <w:bCs w:val="0"/>
      <w:color w:val="auto"/>
    </w:rPr>
  </w:style>
  <w:style w:type="paragraph" w:styleId="Header">
    <w:name w:val="header"/>
    <w:basedOn w:val="Normal"/>
    <w:link w:val="HeaderChar"/>
    <w:uiPriority w:val="99"/>
    <w:semiHidden/>
    <w:unhideWhenUsed/>
    <w:rsid w:val="005932DF"/>
    <w:pPr>
      <w:tabs>
        <w:tab w:val="center" w:pos="4680"/>
        <w:tab w:val="right" w:pos="9360"/>
      </w:tabs>
    </w:pPr>
  </w:style>
  <w:style w:type="character" w:customStyle="1" w:styleId="HeaderChar">
    <w:name w:val="Header Char"/>
    <w:basedOn w:val="DefaultParagraphFont"/>
    <w:link w:val="Header"/>
    <w:uiPriority w:val="99"/>
    <w:semiHidden/>
    <w:rsid w:val="005932DF"/>
    <w:rPr>
      <w:rFonts w:ascii="Times New Roman" w:eastAsia="Times New Roman" w:hAnsi="Times New Roman"/>
      <w:bCs w:val="0"/>
      <w:color w:val="auto"/>
    </w:rPr>
  </w:style>
  <w:style w:type="paragraph" w:styleId="Footer">
    <w:name w:val="footer"/>
    <w:basedOn w:val="Normal"/>
    <w:link w:val="FooterChar"/>
    <w:uiPriority w:val="99"/>
    <w:unhideWhenUsed/>
    <w:rsid w:val="005932DF"/>
    <w:pPr>
      <w:tabs>
        <w:tab w:val="center" w:pos="4680"/>
        <w:tab w:val="right" w:pos="9360"/>
      </w:tabs>
    </w:pPr>
  </w:style>
  <w:style w:type="character" w:customStyle="1" w:styleId="FooterChar">
    <w:name w:val="Footer Char"/>
    <w:basedOn w:val="DefaultParagraphFont"/>
    <w:link w:val="Footer"/>
    <w:uiPriority w:val="99"/>
    <w:rsid w:val="005932DF"/>
    <w:rPr>
      <w:rFonts w:ascii="Times New Roman" w:eastAsia="Times New Roman" w:hAnsi="Times New Roman"/>
      <w:bCs w:val="0"/>
      <w:color w:val="auto"/>
    </w:rPr>
  </w:style>
  <w:style w:type="character" w:styleId="PageNumber">
    <w:name w:val="page number"/>
    <w:basedOn w:val="DefaultParagraphFont"/>
    <w:uiPriority w:val="99"/>
    <w:semiHidden/>
    <w:unhideWhenUsed/>
    <w:rsid w:val="005932DF"/>
  </w:style>
  <w:style w:type="character" w:styleId="FollowedHyperlink">
    <w:name w:val="FollowedHyperlink"/>
    <w:basedOn w:val="DefaultParagraphFont"/>
    <w:uiPriority w:val="99"/>
    <w:semiHidden/>
    <w:unhideWhenUsed/>
    <w:rsid w:val="009707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5837">
      <w:bodyDiv w:val="1"/>
      <w:marLeft w:val="0"/>
      <w:marRight w:val="0"/>
      <w:marTop w:val="0"/>
      <w:marBottom w:val="0"/>
      <w:divBdr>
        <w:top w:val="none" w:sz="0" w:space="0" w:color="auto"/>
        <w:left w:val="none" w:sz="0" w:space="0" w:color="auto"/>
        <w:bottom w:val="none" w:sz="0" w:space="0" w:color="auto"/>
        <w:right w:val="none" w:sz="0" w:space="0" w:color="auto"/>
      </w:divBdr>
    </w:div>
    <w:div w:id="25109396">
      <w:bodyDiv w:val="1"/>
      <w:marLeft w:val="0"/>
      <w:marRight w:val="0"/>
      <w:marTop w:val="0"/>
      <w:marBottom w:val="0"/>
      <w:divBdr>
        <w:top w:val="none" w:sz="0" w:space="0" w:color="auto"/>
        <w:left w:val="none" w:sz="0" w:space="0" w:color="auto"/>
        <w:bottom w:val="none" w:sz="0" w:space="0" w:color="auto"/>
        <w:right w:val="none" w:sz="0" w:space="0" w:color="auto"/>
      </w:divBdr>
    </w:div>
    <w:div w:id="44646671">
      <w:bodyDiv w:val="1"/>
      <w:marLeft w:val="0"/>
      <w:marRight w:val="0"/>
      <w:marTop w:val="0"/>
      <w:marBottom w:val="0"/>
      <w:divBdr>
        <w:top w:val="none" w:sz="0" w:space="0" w:color="auto"/>
        <w:left w:val="none" w:sz="0" w:space="0" w:color="auto"/>
        <w:bottom w:val="none" w:sz="0" w:space="0" w:color="auto"/>
        <w:right w:val="none" w:sz="0" w:space="0" w:color="auto"/>
      </w:divBdr>
    </w:div>
    <w:div w:id="87192871">
      <w:bodyDiv w:val="1"/>
      <w:marLeft w:val="0"/>
      <w:marRight w:val="0"/>
      <w:marTop w:val="0"/>
      <w:marBottom w:val="0"/>
      <w:divBdr>
        <w:top w:val="none" w:sz="0" w:space="0" w:color="auto"/>
        <w:left w:val="none" w:sz="0" w:space="0" w:color="auto"/>
        <w:bottom w:val="none" w:sz="0" w:space="0" w:color="auto"/>
        <w:right w:val="none" w:sz="0" w:space="0" w:color="auto"/>
      </w:divBdr>
    </w:div>
    <w:div w:id="99569814">
      <w:bodyDiv w:val="1"/>
      <w:marLeft w:val="0"/>
      <w:marRight w:val="0"/>
      <w:marTop w:val="0"/>
      <w:marBottom w:val="0"/>
      <w:divBdr>
        <w:top w:val="none" w:sz="0" w:space="0" w:color="auto"/>
        <w:left w:val="none" w:sz="0" w:space="0" w:color="auto"/>
        <w:bottom w:val="none" w:sz="0" w:space="0" w:color="auto"/>
        <w:right w:val="none" w:sz="0" w:space="0" w:color="auto"/>
      </w:divBdr>
    </w:div>
    <w:div w:id="109592900">
      <w:bodyDiv w:val="1"/>
      <w:marLeft w:val="0"/>
      <w:marRight w:val="0"/>
      <w:marTop w:val="0"/>
      <w:marBottom w:val="0"/>
      <w:divBdr>
        <w:top w:val="none" w:sz="0" w:space="0" w:color="auto"/>
        <w:left w:val="none" w:sz="0" w:space="0" w:color="auto"/>
        <w:bottom w:val="none" w:sz="0" w:space="0" w:color="auto"/>
        <w:right w:val="none" w:sz="0" w:space="0" w:color="auto"/>
      </w:divBdr>
    </w:div>
    <w:div w:id="154998542">
      <w:bodyDiv w:val="1"/>
      <w:marLeft w:val="0"/>
      <w:marRight w:val="0"/>
      <w:marTop w:val="0"/>
      <w:marBottom w:val="0"/>
      <w:divBdr>
        <w:top w:val="none" w:sz="0" w:space="0" w:color="auto"/>
        <w:left w:val="none" w:sz="0" w:space="0" w:color="auto"/>
        <w:bottom w:val="none" w:sz="0" w:space="0" w:color="auto"/>
        <w:right w:val="none" w:sz="0" w:space="0" w:color="auto"/>
      </w:divBdr>
    </w:div>
    <w:div w:id="205991753">
      <w:bodyDiv w:val="1"/>
      <w:marLeft w:val="0"/>
      <w:marRight w:val="0"/>
      <w:marTop w:val="0"/>
      <w:marBottom w:val="0"/>
      <w:divBdr>
        <w:top w:val="none" w:sz="0" w:space="0" w:color="auto"/>
        <w:left w:val="none" w:sz="0" w:space="0" w:color="auto"/>
        <w:bottom w:val="none" w:sz="0" w:space="0" w:color="auto"/>
        <w:right w:val="none" w:sz="0" w:space="0" w:color="auto"/>
      </w:divBdr>
    </w:div>
    <w:div w:id="259408890">
      <w:bodyDiv w:val="1"/>
      <w:marLeft w:val="0"/>
      <w:marRight w:val="0"/>
      <w:marTop w:val="0"/>
      <w:marBottom w:val="0"/>
      <w:divBdr>
        <w:top w:val="none" w:sz="0" w:space="0" w:color="auto"/>
        <w:left w:val="none" w:sz="0" w:space="0" w:color="auto"/>
        <w:bottom w:val="none" w:sz="0" w:space="0" w:color="auto"/>
        <w:right w:val="none" w:sz="0" w:space="0" w:color="auto"/>
      </w:divBdr>
    </w:div>
    <w:div w:id="277375654">
      <w:bodyDiv w:val="1"/>
      <w:marLeft w:val="0"/>
      <w:marRight w:val="0"/>
      <w:marTop w:val="0"/>
      <w:marBottom w:val="0"/>
      <w:divBdr>
        <w:top w:val="none" w:sz="0" w:space="0" w:color="auto"/>
        <w:left w:val="none" w:sz="0" w:space="0" w:color="auto"/>
        <w:bottom w:val="none" w:sz="0" w:space="0" w:color="auto"/>
        <w:right w:val="none" w:sz="0" w:space="0" w:color="auto"/>
      </w:divBdr>
    </w:div>
    <w:div w:id="292758432">
      <w:bodyDiv w:val="1"/>
      <w:marLeft w:val="0"/>
      <w:marRight w:val="0"/>
      <w:marTop w:val="0"/>
      <w:marBottom w:val="0"/>
      <w:divBdr>
        <w:top w:val="none" w:sz="0" w:space="0" w:color="auto"/>
        <w:left w:val="none" w:sz="0" w:space="0" w:color="auto"/>
        <w:bottom w:val="none" w:sz="0" w:space="0" w:color="auto"/>
        <w:right w:val="none" w:sz="0" w:space="0" w:color="auto"/>
      </w:divBdr>
    </w:div>
    <w:div w:id="314769798">
      <w:bodyDiv w:val="1"/>
      <w:marLeft w:val="0"/>
      <w:marRight w:val="0"/>
      <w:marTop w:val="0"/>
      <w:marBottom w:val="0"/>
      <w:divBdr>
        <w:top w:val="none" w:sz="0" w:space="0" w:color="auto"/>
        <w:left w:val="none" w:sz="0" w:space="0" w:color="auto"/>
        <w:bottom w:val="none" w:sz="0" w:space="0" w:color="auto"/>
        <w:right w:val="none" w:sz="0" w:space="0" w:color="auto"/>
      </w:divBdr>
    </w:div>
    <w:div w:id="407121381">
      <w:bodyDiv w:val="1"/>
      <w:marLeft w:val="0"/>
      <w:marRight w:val="0"/>
      <w:marTop w:val="0"/>
      <w:marBottom w:val="0"/>
      <w:divBdr>
        <w:top w:val="none" w:sz="0" w:space="0" w:color="auto"/>
        <w:left w:val="none" w:sz="0" w:space="0" w:color="auto"/>
        <w:bottom w:val="none" w:sz="0" w:space="0" w:color="auto"/>
        <w:right w:val="none" w:sz="0" w:space="0" w:color="auto"/>
      </w:divBdr>
    </w:div>
    <w:div w:id="416288073">
      <w:bodyDiv w:val="1"/>
      <w:marLeft w:val="0"/>
      <w:marRight w:val="0"/>
      <w:marTop w:val="0"/>
      <w:marBottom w:val="0"/>
      <w:divBdr>
        <w:top w:val="none" w:sz="0" w:space="0" w:color="auto"/>
        <w:left w:val="none" w:sz="0" w:space="0" w:color="auto"/>
        <w:bottom w:val="none" w:sz="0" w:space="0" w:color="auto"/>
        <w:right w:val="none" w:sz="0" w:space="0" w:color="auto"/>
      </w:divBdr>
    </w:div>
    <w:div w:id="444077637">
      <w:bodyDiv w:val="1"/>
      <w:marLeft w:val="0"/>
      <w:marRight w:val="0"/>
      <w:marTop w:val="0"/>
      <w:marBottom w:val="0"/>
      <w:divBdr>
        <w:top w:val="none" w:sz="0" w:space="0" w:color="auto"/>
        <w:left w:val="none" w:sz="0" w:space="0" w:color="auto"/>
        <w:bottom w:val="none" w:sz="0" w:space="0" w:color="auto"/>
        <w:right w:val="none" w:sz="0" w:space="0" w:color="auto"/>
      </w:divBdr>
    </w:div>
    <w:div w:id="446387477">
      <w:bodyDiv w:val="1"/>
      <w:marLeft w:val="0"/>
      <w:marRight w:val="0"/>
      <w:marTop w:val="0"/>
      <w:marBottom w:val="0"/>
      <w:divBdr>
        <w:top w:val="none" w:sz="0" w:space="0" w:color="auto"/>
        <w:left w:val="none" w:sz="0" w:space="0" w:color="auto"/>
        <w:bottom w:val="none" w:sz="0" w:space="0" w:color="auto"/>
        <w:right w:val="none" w:sz="0" w:space="0" w:color="auto"/>
      </w:divBdr>
    </w:div>
    <w:div w:id="449203233">
      <w:bodyDiv w:val="1"/>
      <w:marLeft w:val="0"/>
      <w:marRight w:val="0"/>
      <w:marTop w:val="0"/>
      <w:marBottom w:val="0"/>
      <w:divBdr>
        <w:top w:val="none" w:sz="0" w:space="0" w:color="auto"/>
        <w:left w:val="none" w:sz="0" w:space="0" w:color="auto"/>
        <w:bottom w:val="none" w:sz="0" w:space="0" w:color="auto"/>
        <w:right w:val="none" w:sz="0" w:space="0" w:color="auto"/>
      </w:divBdr>
    </w:div>
    <w:div w:id="459805603">
      <w:bodyDiv w:val="1"/>
      <w:marLeft w:val="0"/>
      <w:marRight w:val="0"/>
      <w:marTop w:val="0"/>
      <w:marBottom w:val="0"/>
      <w:divBdr>
        <w:top w:val="none" w:sz="0" w:space="0" w:color="auto"/>
        <w:left w:val="none" w:sz="0" w:space="0" w:color="auto"/>
        <w:bottom w:val="none" w:sz="0" w:space="0" w:color="auto"/>
        <w:right w:val="none" w:sz="0" w:space="0" w:color="auto"/>
      </w:divBdr>
    </w:div>
    <w:div w:id="497113106">
      <w:bodyDiv w:val="1"/>
      <w:marLeft w:val="0"/>
      <w:marRight w:val="0"/>
      <w:marTop w:val="0"/>
      <w:marBottom w:val="0"/>
      <w:divBdr>
        <w:top w:val="none" w:sz="0" w:space="0" w:color="auto"/>
        <w:left w:val="none" w:sz="0" w:space="0" w:color="auto"/>
        <w:bottom w:val="none" w:sz="0" w:space="0" w:color="auto"/>
        <w:right w:val="none" w:sz="0" w:space="0" w:color="auto"/>
      </w:divBdr>
    </w:div>
    <w:div w:id="523633600">
      <w:bodyDiv w:val="1"/>
      <w:marLeft w:val="0"/>
      <w:marRight w:val="0"/>
      <w:marTop w:val="0"/>
      <w:marBottom w:val="0"/>
      <w:divBdr>
        <w:top w:val="none" w:sz="0" w:space="0" w:color="auto"/>
        <w:left w:val="none" w:sz="0" w:space="0" w:color="auto"/>
        <w:bottom w:val="none" w:sz="0" w:space="0" w:color="auto"/>
        <w:right w:val="none" w:sz="0" w:space="0" w:color="auto"/>
      </w:divBdr>
    </w:div>
    <w:div w:id="531915997">
      <w:bodyDiv w:val="1"/>
      <w:marLeft w:val="0"/>
      <w:marRight w:val="0"/>
      <w:marTop w:val="0"/>
      <w:marBottom w:val="0"/>
      <w:divBdr>
        <w:top w:val="none" w:sz="0" w:space="0" w:color="auto"/>
        <w:left w:val="none" w:sz="0" w:space="0" w:color="auto"/>
        <w:bottom w:val="none" w:sz="0" w:space="0" w:color="auto"/>
        <w:right w:val="none" w:sz="0" w:space="0" w:color="auto"/>
      </w:divBdr>
    </w:div>
    <w:div w:id="554662175">
      <w:bodyDiv w:val="1"/>
      <w:marLeft w:val="0"/>
      <w:marRight w:val="0"/>
      <w:marTop w:val="0"/>
      <w:marBottom w:val="0"/>
      <w:divBdr>
        <w:top w:val="none" w:sz="0" w:space="0" w:color="auto"/>
        <w:left w:val="none" w:sz="0" w:space="0" w:color="auto"/>
        <w:bottom w:val="none" w:sz="0" w:space="0" w:color="auto"/>
        <w:right w:val="none" w:sz="0" w:space="0" w:color="auto"/>
      </w:divBdr>
    </w:div>
    <w:div w:id="576868847">
      <w:bodyDiv w:val="1"/>
      <w:marLeft w:val="0"/>
      <w:marRight w:val="0"/>
      <w:marTop w:val="0"/>
      <w:marBottom w:val="0"/>
      <w:divBdr>
        <w:top w:val="none" w:sz="0" w:space="0" w:color="auto"/>
        <w:left w:val="none" w:sz="0" w:space="0" w:color="auto"/>
        <w:bottom w:val="none" w:sz="0" w:space="0" w:color="auto"/>
        <w:right w:val="none" w:sz="0" w:space="0" w:color="auto"/>
      </w:divBdr>
    </w:div>
    <w:div w:id="604927973">
      <w:bodyDiv w:val="1"/>
      <w:marLeft w:val="0"/>
      <w:marRight w:val="0"/>
      <w:marTop w:val="0"/>
      <w:marBottom w:val="0"/>
      <w:divBdr>
        <w:top w:val="none" w:sz="0" w:space="0" w:color="auto"/>
        <w:left w:val="none" w:sz="0" w:space="0" w:color="auto"/>
        <w:bottom w:val="none" w:sz="0" w:space="0" w:color="auto"/>
        <w:right w:val="none" w:sz="0" w:space="0" w:color="auto"/>
      </w:divBdr>
    </w:div>
    <w:div w:id="629633135">
      <w:bodyDiv w:val="1"/>
      <w:marLeft w:val="0"/>
      <w:marRight w:val="0"/>
      <w:marTop w:val="0"/>
      <w:marBottom w:val="0"/>
      <w:divBdr>
        <w:top w:val="none" w:sz="0" w:space="0" w:color="auto"/>
        <w:left w:val="none" w:sz="0" w:space="0" w:color="auto"/>
        <w:bottom w:val="none" w:sz="0" w:space="0" w:color="auto"/>
        <w:right w:val="none" w:sz="0" w:space="0" w:color="auto"/>
      </w:divBdr>
    </w:div>
    <w:div w:id="650445224">
      <w:bodyDiv w:val="1"/>
      <w:marLeft w:val="0"/>
      <w:marRight w:val="0"/>
      <w:marTop w:val="0"/>
      <w:marBottom w:val="0"/>
      <w:divBdr>
        <w:top w:val="none" w:sz="0" w:space="0" w:color="auto"/>
        <w:left w:val="none" w:sz="0" w:space="0" w:color="auto"/>
        <w:bottom w:val="none" w:sz="0" w:space="0" w:color="auto"/>
        <w:right w:val="none" w:sz="0" w:space="0" w:color="auto"/>
      </w:divBdr>
    </w:div>
    <w:div w:id="659844644">
      <w:bodyDiv w:val="1"/>
      <w:marLeft w:val="0"/>
      <w:marRight w:val="0"/>
      <w:marTop w:val="0"/>
      <w:marBottom w:val="0"/>
      <w:divBdr>
        <w:top w:val="none" w:sz="0" w:space="0" w:color="auto"/>
        <w:left w:val="none" w:sz="0" w:space="0" w:color="auto"/>
        <w:bottom w:val="none" w:sz="0" w:space="0" w:color="auto"/>
        <w:right w:val="none" w:sz="0" w:space="0" w:color="auto"/>
      </w:divBdr>
    </w:div>
    <w:div w:id="663628584">
      <w:bodyDiv w:val="1"/>
      <w:marLeft w:val="0"/>
      <w:marRight w:val="0"/>
      <w:marTop w:val="0"/>
      <w:marBottom w:val="0"/>
      <w:divBdr>
        <w:top w:val="none" w:sz="0" w:space="0" w:color="auto"/>
        <w:left w:val="none" w:sz="0" w:space="0" w:color="auto"/>
        <w:bottom w:val="none" w:sz="0" w:space="0" w:color="auto"/>
        <w:right w:val="none" w:sz="0" w:space="0" w:color="auto"/>
      </w:divBdr>
    </w:div>
    <w:div w:id="668944022">
      <w:bodyDiv w:val="1"/>
      <w:marLeft w:val="0"/>
      <w:marRight w:val="0"/>
      <w:marTop w:val="0"/>
      <w:marBottom w:val="0"/>
      <w:divBdr>
        <w:top w:val="none" w:sz="0" w:space="0" w:color="auto"/>
        <w:left w:val="none" w:sz="0" w:space="0" w:color="auto"/>
        <w:bottom w:val="none" w:sz="0" w:space="0" w:color="auto"/>
        <w:right w:val="none" w:sz="0" w:space="0" w:color="auto"/>
      </w:divBdr>
    </w:div>
    <w:div w:id="695543439">
      <w:bodyDiv w:val="1"/>
      <w:marLeft w:val="0"/>
      <w:marRight w:val="0"/>
      <w:marTop w:val="0"/>
      <w:marBottom w:val="0"/>
      <w:divBdr>
        <w:top w:val="none" w:sz="0" w:space="0" w:color="auto"/>
        <w:left w:val="none" w:sz="0" w:space="0" w:color="auto"/>
        <w:bottom w:val="none" w:sz="0" w:space="0" w:color="auto"/>
        <w:right w:val="none" w:sz="0" w:space="0" w:color="auto"/>
      </w:divBdr>
    </w:div>
    <w:div w:id="709494910">
      <w:bodyDiv w:val="1"/>
      <w:marLeft w:val="0"/>
      <w:marRight w:val="0"/>
      <w:marTop w:val="0"/>
      <w:marBottom w:val="0"/>
      <w:divBdr>
        <w:top w:val="none" w:sz="0" w:space="0" w:color="auto"/>
        <w:left w:val="none" w:sz="0" w:space="0" w:color="auto"/>
        <w:bottom w:val="none" w:sz="0" w:space="0" w:color="auto"/>
        <w:right w:val="none" w:sz="0" w:space="0" w:color="auto"/>
      </w:divBdr>
    </w:div>
    <w:div w:id="773133338">
      <w:bodyDiv w:val="1"/>
      <w:marLeft w:val="0"/>
      <w:marRight w:val="0"/>
      <w:marTop w:val="0"/>
      <w:marBottom w:val="0"/>
      <w:divBdr>
        <w:top w:val="none" w:sz="0" w:space="0" w:color="auto"/>
        <w:left w:val="none" w:sz="0" w:space="0" w:color="auto"/>
        <w:bottom w:val="none" w:sz="0" w:space="0" w:color="auto"/>
        <w:right w:val="none" w:sz="0" w:space="0" w:color="auto"/>
      </w:divBdr>
    </w:div>
    <w:div w:id="789787419">
      <w:bodyDiv w:val="1"/>
      <w:marLeft w:val="0"/>
      <w:marRight w:val="0"/>
      <w:marTop w:val="0"/>
      <w:marBottom w:val="0"/>
      <w:divBdr>
        <w:top w:val="none" w:sz="0" w:space="0" w:color="auto"/>
        <w:left w:val="none" w:sz="0" w:space="0" w:color="auto"/>
        <w:bottom w:val="none" w:sz="0" w:space="0" w:color="auto"/>
        <w:right w:val="none" w:sz="0" w:space="0" w:color="auto"/>
      </w:divBdr>
    </w:div>
    <w:div w:id="855460653">
      <w:bodyDiv w:val="1"/>
      <w:marLeft w:val="0"/>
      <w:marRight w:val="0"/>
      <w:marTop w:val="0"/>
      <w:marBottom w:val="0"/>
      <w:divBdr>
        <w:top w:val="none" w:sz="0" w:space="0" w:color="auto"/>
        <w:left w:val="none" w:sz="0" w:space="0" w:color="auto"/>
        <w:bottom w:val="none" w:sz="0" w:space="0" w:color="auto"/>
        <w:right w:val="none" w:sz="0" w:space="0" w:color="auto"/>
      </w:divBdr>
    </w:div>
    <w:div w:id="870725499">
      <w:bodyDiv w:val="1"/>
      <w:marLeft w:val="0"/>
      <w:marRight w:val="0"/>
      <w:marTop w:val="0"/>
      <w:marBottom w:val="0"/>
      <w:divBdr>
        <w:top w:val="none" w:sz="0" w:space="0" w:color="auto"/>
        <w:left w:val="none" w:sz="0" w:space="0" w:color="auto"/>
        <w:bottom w:val="none" w:sz="0" w:space="0" w:color="auto"/>
        <w:right w:val="none" w:sz="0" w:space="0" w:color="auto"/>
      </w:divBdr>
    </w:div>
    <w:div w:id="901789731">
      <w:bodyDiv w:val="1"/>
      <w:marLeft w:val="0"/>
      <w:marRight w:val="0"/>
      <w:marTop w:val="0"/>
      <w:marBottom w:val="0"/>
      <w:divBdr>
        <w:top w:val="none" w:sz="0" w:space="0" w:color="auto"/>
        <w:left w:val="none" w:sz="0" w:space="0" w:color="auto"/>
        <w:bottom w:val="none" w:sz="0" w:space="0" w:color="auto"/>
        <w:right w:val="none" w:sz="0" w:space="0" w:color="auto"/>
      </w:divBdr>
    </w:div>
    <w:div w:id="950014479">
      <w:bodyDiv w:val="1"/>
      <w:marLeft w:val="0"/>
      <w:marRight w:val="0"/>
      <w:marTop w:val="0"/>
      <w:marBottom w:val="0"/>
      <w:divBdr>
        <w:top w:val="none" w:sz="0" w:space="0" w:color="auto"/>
        <w:left w:val="none" w:sz="0" w:space="0" w:color="auto"/>
        <w:bottom w:val="none" w:sz="0" w:space="0" w:color="auto"/>
        <w:right w:val="none" w:sz="0" w:space="0" w:color="auto"/>
      </w:divBdr>
    </w:div>
    <w:div w:id="963466492">
      <w:bodyDiv w:val="1"/>
      <w:marLeft w:val="0"/>
      <w:marRight w:val="0"/>
      <w:marTop w:val="0"/>
      <w:marBottom w:val="0"/>
      <w:divBdr>
        <w:top w:val="none" w:sz="0" w:space="0" w:color="auto"/>
        <w:left w:val="none" w:sz="0" w:space="0" w:color="auto"/>
        <w:bottom w:val="none" w:sz="0" w:space="0" w:color="auto"/>
        <w:right w:val="none" w:sz="0" w:space="0" w:color="auto"/>
      </w:divBdr>
    </w:div>
    <w:div w:id="997997659">
      <w:bodyDiv w:val="1"/>
      <w:marLeft w:val="0"/>
      <w:marRight w:val="0"/>
      <w:marTop w:val="0"/>
      <w:marBottom w:val="0"/>
      <w:divBdr>
        <w:top w:val="none" w:sz="0" w:space="0" w:color="auto"/>
        <w:left w:val="none" w:sz="0" w:space="0" w:color="auto"/>
        <w:bottom w:val="none" w:sz="0" w:space="0" w:color="auto"/>
        <w:right w:val="none" w:sz="0" w:space="0" w:color="auto"/>
      </w:divBdr>
    </w:div>
    <w:div w:id="1015113441">
      <w:bodyDiv w:val="1"/>
      <w:marLeft w:val="0"/>
      <w:marRight w:val="0"/>
      <w:marTop w:val="0"/>
      <w:marBottom w:val="0"/>
      <w:divBdr>
        <w:top w:val="none" w:sz="0" w:space="0" w:color="auto"/>
        <w:left w:val="none" w:sz="0" w:space="0" w:color="auto"/>
        <w:bottom w:val="none" w:sz="0" w:space="0" w:color="auto"/>
        <w:right w:val="none" w:sz="0" w:space="0" w:color="auto"/>
      </w:divBdr>
    </w:div>
    <w:div w:id="1042098223">
      <w:bodyDiv w:val="1"/>
      <w:marLeft w:val="0"/>
      <w:marRight w:val="0"/>
      <w:marTop w:val="0"/>
      <w:marBottom w:val="0"/>
      <w:divBdr>
        <w:top w:val="none" w:sz="0" w:space="0" w:color="auto"/>
        <w:left w:val="none" w:sz="0" w:space="0" w:color="auto"/>
        <w:bottom w:val="none" w:sz="0" w:space="0" w:color="auto"/>
        <w:right w:val="none" w:sz="0" w:space="0" w:color="auto"/>
      </w:divBdr>
    </w:div>
    <w:div w:id="1093093529">
      <w:bodyDiv w:val="1"/>
      <w:marLeft w:val="0"/>
      <w:marRight w:val="0"/>
      <w:marTop w:val="0"/>
      <w:marBottom w:val="0"/>
      <w:divBdr>
        <w:top w:val="none" w:sz="0" w:space="0" w:color="auto"/>
        <w:left w:val="none" w:sz="0" w:space="0" w:color="auto"/>
        <w:bottom w:val="none" w:sz="0" w:space="0" w:color="auto"/>
        <w:right w:val="none" w:sz="0" w:space="0" w:color="auto"/>
      </w:divBdr>
    </w:div>
    <w:div w:id="1241672059">
      <w:bodyDiv w:val="1"/>
      <w:marLeft w:val="0"/>
      <w:marRight w:val="0"/>
      <w:marTop w:val="0"/>
      <w:marBottom w:val="0"/>
      <w:divBdr>
        <w:top w:val="none" w:sz="0" w:space="0" w:color="auto"/>
        <w:left w:val="none" w:sz="0" w:space="0" w:color="auto"/>
        <w:bottom w:val="none" w:sz="0" w:space="0" w:color="auto"/>
        <w:right w:val="none" w:sz="0" w:space="0" w:color="auto"/>
      </w:divBdr>
    </w:div>
    <w:div w:id="1271163337">
      <w:bodyDiv w:val="1"/>
      <w:marLeft w:val="0"/>
      <w:marRight w:val="0"/>
      <w:marTop w:val="0"/>
      <w:marBottom w:val="0"/>
      <w:divBdr>
        <w:top w:val="none" w:sz="0" w:space="0" w:color="auto"/>
        <w:left w:val="none" w:sz="0" w:space="0" w:color="auto"/>
        <w:bottom w:val="none" w:sz="0" w:space="0" w:color="auto"/>
        <w:right w:val="none" w:sz="0" w:space="0" w:color="auto"/>
      </w:divBdr>
    </w:div>
    <w:div w:id="1297181964">
      <w:bodyDiv w:val="1"/>
      <w:marLeft w:val="0"/>
      <w:marRight w:val="0"/>
      <w:marTop w:val="0"/>
      <w:marBottom w:val="0"/>
      <w:divBdr>
        <w:top w:val="none" w:sz="0" w:space="0" w:color="auto"/>
        <w:left w:val="none" w:sz="0" w:space="0" w:color="auto"/>
        <w:bottom w:val="none" w:sz="0" w:space="0" w:color="auto"/>
        <w:right w:val="none" w:sz="0" w:space="0" w:color="auto"/>
      </w:divBdr>
    </w:div>
    <w:div w:id="1323385085">
      <w:bodyDiv w:val="1"/>
      <w:marLeft w:val="0"/>
      <w:marRight w:val="0"/>
      <w:marTop w:val="0"/>
      <w:marBottom w:val="0"/>
      <w:divBdr>
        <w:top w:val="none" w:sz="0" w:space="0" w:color="auto"/>
        <w:left w:val="none" w:sz="0" w:space="0" w:color="auto"/>
        <w:bottom w:val="none" w:sz="0" w:space="0" w:color="auto"/>
        <w:right w:val="none" w:sz="0" w:space="0" w:color="auto"/>
      </w:divBdr>
    </w:div>
    <w:div w:id="1430078999">
      <w:bodyDiv w:val="1"/>
      <w:marLeft w:val="0"/>
      <w:marRight w:val="0"/>
      <w:marTop w:val="0"/>
      <w:marBottom w:val="0"/>
      <w:divBdr>
        <w:top w:val="none" w:sz="0" w:space="0" w:color="auto"/>
        <w:left w:val="none" w:sz="0" w:space="0" w:color="auto"/>
        <w:bottom w:val="none" w:sz="0" w:space="0" w:color="auto"/>
        <w:right w:val="none" w:sz="0" w:space="0" w:color="auto"/>
      </w:divBdr>
    </w:div>
    <w:div w:id="1478259302">
      <w:bodyDiv w:val="1"/>
      <w:marLeft w:val="0"/>
      <w:marRight w:val="0"/>
      <w:marTop w:val="0"/>
      <w:marBottom w:val="0"/>
      <w:divBdr>
        <w:top w:val="none" w:sz="0" w:space="0" w:color="auto"/>
        <w:left w:val="none" w:sz="0" w:space="0" w:color="auto"/>
        <w:bottom w:val="none" w:sz="0" w:space="0" w:color="auto"/>
        <w:right w:val="none" w:sz="0" w:space="0" w:color="auto"/>
      </w:divBdr>
    </w:div>
    <w:div w:id="1485194875">
      <w:bodyDiv w:val="1"/>
      <w:marLeft w:val="0"/>
      <w:marRight w:val="0"/>
      <w:marTop w:val="0"/>
      <w:marBottom w:val="0"/>
      <w:divBdr>
        <w:top w:val="none" w:sz="0" w:space="0" w:color="auto"/>
        <w:left w:val="none" w:sz="0" w:space="0" w:color="auto"/>
        <w:bottom w:val="none" w:sz="0" w:space="0" w:color="auto"/>
        <w:right w:val="none" w:sz="0" w:space="0" w:color="auto"/>
      </w:divBdr>
    </w:div>
    <w:div w:id="1619412111">
      <w:bodyDiv w:val="1"/>
      <w:marLeft w:val="0"/>
      <w:marRight w:val="0"/>
      <w:marTop w:val="0"/>
      <w:marBottom w:val="0"/>
      <w:divBdr>
        <w:top w:val="none" w:sz="0" w:space="0" w:color="auto"/>
        <w:left w:val="none" w:sz="0" w:space="0" w:color="auto"/>
        <w:bottom w:val="none" w:sz="0" w:space="0" w:color="auto"/>
        <w:right w:val="none" w:sz="0" w:space="0" w:color="auto"/>
      </w:divBdr>
    </w:div>
    <w:div w:id="1635793545">
      <w:bodyDiv w:val="1"/>
      <w:marLeft w:val="0"/>
      <w:marRight w:val="0"/>
      <w:marTop w:val="0"/>
      <w:marBottom w:val="0"/>
      <w:divBdr>
        <w:top w:val="none" w:sz="0" w:space="0" w:color="auto"/>
        <w:left w:val="none" w:sz="0" w:space="0" w:color="auto"/>
        <w:bottom w:val="none" w:sz="0" w:space="0" w:color="auto"/>
        <w:right w:val="none" w:sz="0" w:space="0" w:color="auto"/>
      </w:divBdr>
    </w:div>
    <w:div w:id="1696030238">
      <w:bodyDiv w:val="1"/>
      <w:marLeft w:val="0"/>
      <w:marRight w:val="0"/>
      <w:marTop w:val="0"/>
      <w:marBottom w:val="0"/>
      <w:divBdr>
        <w:top w:val="none" w:sz="0" w:space="0" w:color="auto"/>
        <w:left w:val="none" w:sz="0" w:space="0" w:color="auto"/>
        <w:bottom w:val="none" w:sz="0" w:space="0" w:color="auto"/>
        <w:right w:val="none" w:sz="0" w:space="0" w:color="auto"/>
      </w:divBdr>
    </w:div>
    <w:div w:id="1710371284">
      <w:bodyDiv w:val="1"/>
      <w:marLeft w:val="0"/>
      <w:marRight w:val="0"/>
      <w:marTop w:val="0"/>
      <w:marBottom w:val="0"/>
      <w:divBdr>
        <w:top w:val="none" w:sz="0" w:space="0" w:color="auto"/>
        <w:left w:val="none" w:sz="0" w:space="0" w:color="auto"/>
        <w:bottom w:val="none" w:sz="0" w:space="0" w:color="auto"/>
        <w:right w:val="none" w:sz="0" w:space="0" w:color="auto"/>
      </w:divBdr>
    </w:div>
    <w:div w:id="1755348138">
      <w:bodyDiv w:val="1"/>
      <w:marLeft w:val="0"/>
      <w:marRight w:val="0"/>
      <w:marTop w:val="0"/>
      <w:marBottom w:val="0"/>
      <w:divBdr>
        <w:top w:val="none" w:sz="0" w:space="0" w:color="auto"/>
        <w:left w:val="none" w:sz="0" w:space="0" w:color="auto"/>
        <w:bottom w:val="none" w:sz="0" w:space="0" w:color="auto"/>
        <w:right w:val="none" w:sz="0" w:space="0" w:color="auto"/>
      </w:divBdr>
    </w:div>
    <w:div w:id="1789818016">
      <w:bodyDiv w:val="1"/>
      <w:marLeft w:val="0"/>
      <w:marRight w:val="0"/>
      <w:marTop w:val="0"/>
      <w:marBottom w:val="0"/>
      <w:divBdr>
        <w:top w:val="none" w:sz="0" w:space="0" w:color="auto"/>
        <w:left w:val="none" w:sz="0" w:space="0" w:color="auto"/>
        <w:bottom w:val="none" w:sz="0" w:space="0" w:color="auto"/>
        <w:right w:val="none" w:sz="0" w:space="0" w:color="auto"/>
      </w:divBdr>
    </w:div>
    <w:div w:id="1830632341">
      <w:bodyDiv w:val="1"/>
      <w:marLeft w:val="0"/>
      <w:marRight w:val="0"/>
      <w:marTop w:val="0"/>
      <w:marBottom w:val="0"/>
      <w:divBdr>
        <w:top w:val="none" w:sz="0" w:space="0" w:color="auto"/>
        <w:left w:val="none" w:sz="0" w:space="0" w:color="auto"/>
        <w:bottom w:val="none" w:sz="0" w:space="0" w:color="auto"/>
        <w:right w:val="none" w:sz="0" w:space="0" w:color="auto"/>
      </w:divBdr>
    </w:div>
    <w:div w:id="1855072195">
      <w:bodyDiv w:val="1"/>
      <w:marLeft w:val="0"/>
      <w:marRight w:val="0"/>
      <w:marTop w:val="0"/>
      <w:marBottom w:val="0"/>
      <w:divBdr>
        <w:top w:val="none" w:sz="0" w:space="0" w:color="auto"/>
        <w:left w:val="none" w:sz="0" w:space="0" w:color="auto"/>
        <w:bottom w:val="none" w:sz="0" w:space="0" w:color="auto"/>
        <w:right w:val="none" w:sz="0" w:space="0" w:color="auto"/>
      </w:divBdr>
    </w:div>
    <w:div w:id="1888180563">
      <w:bodyDiv w:val="1"/>
      <w:marLeft w:val="0"/>
      <w:marRight w:val="0"/>
      <w:marTop w:val="0"/>
      <w:marBottom w:val="0"/>
      <w:divBdr>
        <w:top w:val="none" w:sz="0" w:space="0" w:color="auto"/>
        <w:left w:val="none" w:sz="0" w:space="0" w:color="auto"/>
        <w:bottom w:val="none" w:sz="0" w:space="0" w:color="auto"/>
        <w:right w:val="none" w:sz="0" w:space="0" w:color="auto"/>
      </w:divBdr>
    </w:div>
    <w:div w:id="1914118261">
      <w:bodyDiv w:val="1"/>
      <w:marLeft w:val="0"/>
      <w:marRight w:val="0"/>
      <w:marTop w:val="0"/>
      <w:marBottom w:val="0"/>
      <w:divBdr>
        <w:top w:val="none" w:sz="0" w:space="0" w:color="auto"/>
        <w:left w:val="none" w:sz="0" w:space="0" w:color="auto"/>
        <w:bottom w:val="none" w:sz="0" w:space="0" w:color="auto"/>
        <w:right w:val="none" w:sz="0" w:space="0" w:color="auto"/>
      </w:divBdr>
    </w:div>
    <w:div w:id="1918977099">
      <w:bodyDiv w:val="1"/>
      <w:marLeft w:val="0"/>
      <w:marRight w:val="0"/>
      <w:marTop w:val="0"/>
      <w:marBottom w:val="0"/>
      <w:divBdr>
        <w:top w:val="none" w:sz="0" w:space="0" w:color="auto"/>
        <w:left w:val="none" w:sz="0" w:space="0" w:color="auto"/>
        <w:bottom w:val="none" w:sz="0" w:space="0" w:color="auto"/>
        <w:right w:val="none" w:sz="0" w:space="0" w:color="auto"/>
      </w:divBdr>
    </w:div>
    <w:div w:id="1921600295">
      <w:bodyDiv w:val="1"/>
      <w:marLeft w:val="0"/>
      <w:marRight w:val="0"/>
      <w:marTop w:val="0"/>
      <w:marBottom w:val="0"/>
      <w:divBdr>
        <w:top w:val="none" w:sz="0" w:space="0" w:color="auto"/>
        <w:left w:val="none" w:sz="0" w:space="0" w:color="auto"/>
        <w:bottom w:val="none" w:sz="0" w:space="0" w:color="auto"/>
        <w:right w:val="none" w:sz="0" w:space="0" w:color="auto"/>
      </w:divBdr>
    </w:div>
    <w:div w:id="2025158875">
      <w:bodyDiv w:val="1"/>
      <w:marLeft w:val="0"/>
      <w:marRight w:val="0"/>
      <w:marTop w:val="0"/>
      <w:marBottom w:val="0"/>
      <w:divBdr>
        <w:top w:val="none" w:sz="0" w:space="0" w:color="auto"/>
        <w:left w:val="none" w:sz="0" w:space="0" w:color="auto"/>
        <w:bottom w:val="none" w:sz="0" w:space="0" w:color="auto"/>
        <w:right w:val="none" w:sz="0" w:space="0" w:color="auto"/>
      </w:divBdr>
    </w:div>
    <w:div w:id="2057964491">
      <w:bodyDiv w:val="1"/>
      <w:marLeft w:val="0"/>
      <w:marRight w:val="0"/>
      <w:marTop w:val="0"/>
      <w:marBottom w:val="0"/>
      <w:divBdr>
        <w:top w:val="none" w:sz="0" w:space="0" w:color="auto"/>
        <w:left w:val="none" w:sz="0" w:space="0" w:color="auto"/>
        <w:bottom w:val="none" w:sz="0" w:space="0" w:color="auto"/>
        <w:right w:val="none" w:sz="0" w:space="0" w:color="auto"/>
      </w:divBdr>
    </w:div>
    <w:div w:id="2096634815">
      <w:bodyDiv w:val="1"/>
      <w:marLeft w:val="0"/>
      <w:marRight w:val="0"/>
      <w:marTop w:val="0"/>
      <w:marBottom w:val="0"/>
      <w:divBdr>
        <w:top w:val="none" w:sz="0" w:space="0" w:color="auto"/>
        <w:left w:val="none" w:sz="0" w:space="0" w:color="auto"/>
        <w:bottom w:val="none" w:sz="0" w:space="0" w:color="auto"/>
        <w:right w:val="none" w:sz="0" w:space="0" w:color="auto"/>
      </w:divBdr>
    </w:div>
    <w:div w:id="2111045678">
      <w:bodyDiv w:val="1"/>
      <w:marLeft w:val="0"/>
      <w:marRight w:val="0"/>
      <w:marTop w:val="0"/>
      <w:marBottom w:val="0"/>
      <w:divBdr>
        <w:top w:val="none" w:sz="0" w:space="0" w:color="auto"/>
        <w:left w:val="none" w:sz="0" w:space="0" w:color="auto"/>
        <w:bottom w:val="none" w:sz="0" w:space="0" w:color="auto"/>
        <w:right w:val="none" w:sz="0" w:space="0" w:color="auto"/>
      </w:divBdr>
    </w:div>
    <w:div w:id="2113351114">
      <w:bodyDiv w:val="1"/>
      <w:marLeft w:val="0"/>
      <w:marRight w:val="0"/>
      <w:marTop w:val="0"/>
      <w:marBottom w:val="0"/>
      <w:divBdr>
        <w:top w:val="none" w:sz="0" w:space="0" w:color="auto"/>
        <w:left w:val="none" w:sz="0" w:space="0" w:color="auto"/>
        <w:bottom w:val="none" w:sz="0" w:space="0" w:color="auto"/>
        <w:right w:val="none" w:sz="0" w:space="0" w:color="auto"/>
      </w:divBdr>
    </w:div>
    <w:div w:id="2130974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sycnet.apa.org/doi/10.1037/0021-9010.88.4.741" TargetMode="External"/><Relationship Id="rId18" Type="http://schemas.openxmlformats.org/officeDocument/2006/relationships/image" Target="media/image1.png"/><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037/0021-%099010.92.3.595" TargetMode="External"/><Relationship Id="rId17" Type="http://schemas.openxmlformats.org/officeDocument/2006/relationships/hyperlink" Target="https://doi.org/10.1007/s11251-004-2322-4"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iheduc.2017.07.002"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scholar.harvard.edu/pvmarsden/publications/network-analysis-0"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07/s10758-018-9375-y"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2.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6A5CA8-C92C-EB47-BABF-84468A1D3893}">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8</Pages>
  <Words>3151</Words>
  <Characters>17962</Characters>
  <Application>Microsoft Office Word</Application>
  <DocSecurity>0</DocSecurity>
  <Lines>149</Lines>
  <Paragraphs>42</Paragraphs>
  <ScaleCrop>false</ScaleCrop>
  <Company/>
  <LinksUpToDate>false</LinksUpToDate>
  <CharactersWithSpaces>21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Minkyung</dc:creator>
  <cp:keywords/>
  <dc:description/>
  <cp:lastModifiedBy>Lee, Minkyung</cp:lastModifiedBy>
  <cp:revision>2</cp:revision>
  <dcterms:created xsi:type="dcterms:W3CDTF">2024-10-01T20:52:00Z</dcterms:created>
  <dcterms:modified xsi:type="dcterms:W3CDTF">2024-10-01T20:52:00Z</dcterms:modified>
</cp:coreProperties>
</file>